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Layout w:type="fixed"/>
        <w:tblLook w:val="01E0" w:firstRow="1" w:lastRow="1" w:firstColumn="1" w:lastColumn="1" w:noHBand="0" w:noVBand="0"/>
      </w:tblPr>
      <w:tblGrid>
        <w:gridCol w:w="1985"/>
        <w:gridCol w:w="4536"/>
        <w:gridCol w:w="1985"/>
      </w:tblGrid>
      <w:tr w:rsidR="009D564E" w:rsidRPr="00574F62" w14:paraId="75CA4F0A" w14:textId="77777777" w:rsidTr="00157DB3">
        <w:trPr>
          <w:jc w:val="center"/>
        </w:trPr>
        <w:tc>
          <w:tcPr>
            <w:tcW w:w="1985" w:type="dxa"/>
            <w:vAlign w:val="center"/>
          </w:tcPr>
          <w:p w14:paraId="76E3006F" w14:textId="2FE61E47" w:rsidR="009D564E" w:rsidRPr="004003B7" w:rsidRDefault="009D564E" w:rsidP="00157DB3">
            <w:pPr>
              <w:pStyle w:val="TezMetni10Satr"/>
              <w:spacing w:line="360" w:lineRule="auto"/>
              <w:ind w:firstLine="0"/>
              <w:rPr>
                <w:rFonts w:ascii="Arial" w:hAnsi="Arial" w:cs="Arial"/>
                <w:sz w:val="15"/>
                <w:szCs w:val="15"/>
              </w:rPr>
            </w:pPr>
          </w:p>
        </w:tc>
        <w:tc>
          <w:tcPr>
            <w:tcW w:w="4536" w:type="dxa"/>
            <w:vAlign w:val="center"/>
          </w:tcPr>
          <w:p w14:paraId="7D949EDA" w14:textId="393A44DF" w:rsidR="009D564E" w:rsidRPr="00574F62" w:rsidRDefault="00C80116" w:rsidP="00157DB3">
            <w:pPr>
              <w:pStyle w:val="TezMetni10Satr"/>
              <w:spacing w:line="360" w:lineRule="auto"/>
              <w:ind w:firstLine="0"/>
              <w:jc w:val="center"/>
              <w:rPr>
                <w:b/>
              </w:rPr>
            </w:pPr>
            <w:r w:rsidRPr="00574F62">
              <w:rPr>
                <w:rFonts w:ascii="Arial" w:hAnsi="Arial" w:cs="Arial"/>
                <w:noProof/>
                <w:sz w:val="15"/>
                <w:szCs w:val="15"/>
              </w:rPr>
              <w:drawing>
                <wp:inline distT="0" distB="0" distL="0" distR="0" wp14:anchorId="0B70FEEC" wp14:editId="7C5C52CA">
                  <wp:extent cx="1042035" cy="1022885"/>
                  <wp:effectExtent l="0" t="0" r="571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42035" cy="1022885"/>
                          </a:xfrm>
                          <a:prstGeom prst="rect">
                            <a:avLst/>
                          </a:prstGeom>
                          <a:noFill/>
                          <a:ln>
                            <a:noFill/>
                          </a:ln>
                        </pic:spPr>
                      </pic:pic>
                    </a:graphicData>
                  </a:graphic>
                </wp:inline>
              </w:drawing>
            </w:r>
          </w:p>
        </w:tc>
        <w:tc>
          <w:tcPr>
            <w:tcW w:w="1985" w:type="dxa"/>
            <w:vAlign w:val="center"/>
          </w:tcPr>
          <w:p w14:paraId="499F0D34" w14:textId="52F2C39A" w:rsidR="009D564E" w:rsidRPr="00574F62" w:rsidRDefault="009D564E" w:rsidP="00157DB3">
            <w:pPr>
              <w:pStyle w:val="TezMetni10Satr"/>
              <w:spacing w:line="360" w:lineRule="auto"/>
              <w:ind w:firstLine="0"/>
              <w:jc w:val="right"/>
              <w:rPr>
                <w:b/>
              </w:rPr>
            </w:pPr>
          </w:p>
        </w:tc>
      </w:tr>
    </w:tbl>
    <w:p w14:paraId="6D4739F3" w14:textId="77777777" w:rsidR="009D564E" w:rsidRPr="005B5FDE" w:rsidRDefault="009D564E" w:rsidP="009D564E">
      <w:pPr>
        <w:pStyle w:val="TezMetni10Satr"/>
        <w:spacing w:line="360" w:lineRule="auto"/>
        <w:ind w:firstLine="0"/>
        <w:jc w:val="center"/>
        <w:rPr>
          <w:b/>
        </w:rPr>
      </w:pPr>
      <w:r w:rsidRPr="005B5FDE">
        <w:rPr>
          <w:b/>
        </w:rPr>
        <w:t>T.C.</w:t>
      </w:r>
    </w:p>
    <w:p w14:paraId="60872147" w14:textId="002AC389" w:rsidR="009D564E" w:rsidRPr="005B5FDE" w:rsidRDefault="003B523B" w:rsidP="009D564E">
      <w:pPr>
        <w:pStyle w:val="TezMetni10Satr"/>
        <w:spacing w:line="360" w:lineRule="auto"/>
        <w:ind w:firstLine="0"/>
        <w:jc w:val="center"/>
        <w:rPr>
          <w:b/>
        </w:rPr>
      </w:pPr>
      <w:r>
        <w:rPr>
          <w:b/>
        </w:rPr>
        <w:t xml:space="preserve">SİVAS </w:t>
      </w:r>
      <w:r w:rsidR="009D564E">
        <w:rPr>
          <w:b/>
        </w:rPr>
        <w:t>CUMHURİYET</w:t>
      </w:r>
      <w:r w:rsidR="009D564E" w:rsidRPr="005B5FDE">
        <w:rPr>
          <w:b/>
        </w:rPr>
        <w:t xml:space="preserve"> ÜNİVERSİTESİ</w:t>
      </w:r>
    </w:p>
    <w:p w14:paraId="3B148054" w14:textId="77777777" w:rsidR="009D564E" w:rsidRDefault="009D564E" w:rsidP="009D564E">
      <w:pPr>
        <w:pStyle w:val="TezMetni10Satr"/>
        <w:spacing w:line="360" w:lineRule="auto"/>
        <w:ind w:firstLine="0"/>
        <w:jc w:val="center"/>
        <w:rPr>
          <w:b/>
        </w:rPr>
      </w:pPr>
      <w:r>
        <w:rPr>
          <w:b/>
        </w:rPr>
        <w:t>MÜHENDİSLİK FAKÜLTESİ</w:t>
      </w:r>
    </w:p>
    <w:p w14:paraId="1C8BE0B2" w14:textId="77777777" w:rsidR="009D564E" w:rsidRPr="005B5FDE" w:rsidRDefault="009D564E" w:rsidP="009D564E">
      <w:pPr>
        <w:pStyle w:val="TezMetni10Satr"/>
        <w:spacing w:line="360" w:lineRule="auto"/>
        <w:ind w:firstLine="0"/>
        <w:jc w:val="center"/>
      </w:pPr>
      <w:r>
        <w:rPr>
          <w:b/>
        </w:rPr>
        <w:t>BİLGİSAYAR MÜHENDİSLİĞİ BÖLÜMÜ</w:t>
      </w:r>
      <w:r w:rsidRPr="005B5FDE">
        <w:rPr>
          <w:b/>
        </w:rPr>
        <w:t xml:space="preserve"> </w:t>
      </w:r>
    </w:p>
    <w:p w14:paraId="3D37DFC3" w14:textId="77777777" w:rsidR="009D564E" w:rsidRPr="005B5FDE" w:rsidRDefault="009D564E" w:rsidP="009D564E">
      <w:pPr>
        <w:pStyle w:val="TezMetni10Satr"/>
      </w:pPr>
    </w:p>
    <w:p w14:paraId="2390002D" w14:textId="77777777" w:rsidR="009D564E" w:rsidRPr="005B5FDE" w:rsidRDefault="009D564E" w:rsidP="009D564E">
      <w:pPr>
        <w:pStyle w:val="TezMetni10Satr"/>
      </w:pPr>
    </w:p>
    <w:p w14:paraId="66638AFF" w14:textId="77777777" w:rsidR="009D564E" w:rsidRPr="005B5FDE" w:rsidRDefault="009D564E" w:rsidP="009D564E">
      <w:pPr>
        <w:pStyle w:val="TezMetni10Satr"/>
      </w:pPr>
    </w:p>
    <w:p w14:paraId="13D851E0" w14:textId="77777777" w:rsidR="009D564E" w:rsidRPr="005B5FDE" w:rsidRDefault="009D564E" w:rsidP="009D564E">
      <w:pPr>
        <w:pStyle w:val="TezMetni10Satr"/>
        <w:ind w:firstLine="0"/>
      </w:pPr>
    </w:p>
    <w:p w14:paraId="6CC9ADCD" w14:textId="77777777" w:rsidR="009D564E" w:rsidRPr="005B5FDE" w:rsidRDefault="009D564E" w:rsidP="009D564E">
      <w:pPr>
        <w:pStyle w:val="TezMetni10Satr"/>
      </w:pPr>
    </w:p>
    <w:p w14:paraId="101D90DB" w14:textId="77777777" w:rsidR="009D564E" w:rsidRPr="005B5FDE" w:rsidRDefault="009D564E" w:rsidP="009D564E">
      <w:pPr>
        <w:pStyle w:val="TezMetni10Satr"/>
      </w:pPr>
    </w:p>
    <w:p w14:paraId="594ACCF1" w14:textId="77777777" w:rsidR="009D564E" w:rsidRPr="005B5FDE" w:rsidRDefault="009D564E" w:rsidP="009D564E">
      <w:pPr>
        <w:pStyle w:val="TezMetni10Satr"/>
      </w:pPr>
    </w:p>
    <w:p w14:paraId="25A519E9" w14:textId="77777777" w:rsidR="009D564E" w:rsidRPr="005B5FDE" w:rsidRDefault="009D564E" w:rsidP="009D564E">
      <w:pPr>
        <w:pStyle w:val="TezMetni10Satr"/>
      </w:pPr>
    </w:p>
    <w:p w14:paraId="49DFC9C0" w14:textId="77777777" w:rsidR="009D564E" w:rsidRPr="005B5FDE" w:rsidRDefault="009D564E" w:rsidP="009D564E">
      <w:pPr>
        <w:pStyle w:val="TezMetni10Satr"/>
      </w:pPr>
    </w:p>
    <w:p w14:paraId="294B96E1" w14:textId="77777777" w:rsidR="009D564E" w:rsidRPr="005B5FDE" w:rsidRDefault="009D564E" w:rsidP="009D564E">
      <w:pPr>
        <w:pStyle w:val="TezMetni10Satr"/>
        <w:ind w:firstLine="0"/>
      </w:pPr>
    </w:p>
    <w:p w14:paraId="53E7FE31" w14:textId="77777777" w:rsidR="009D564E" w:rsidRPr="005B5FDE" w:rsidRDefault="009D564E" w:rsidP="009D564E">
      <w:pPr>
        <w:pStyle w:val="TezMetni10Satr"/>
      </w:pPr>
    </w:p>
    <w:p w14:paraId="060F9072" w14:textId="77777777" w:rsidR="009D564E" w:rsidRPr="005B5FDE" w:rsidRDefault="009D564E" w:rsidP="009D564E">
      <w:pPr>
        <w:pStyle w:val="TezMetni10Satr"/>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9D564E" w:rsidRPr="005B5FDE" w14:paraId="7C501E22" w14:textId="77777777" w:rsidTr="00157DB3">
        <w:trPr>
          <w:trHeight w:hRule="exact" w:val="3402"/>
          <w:jc w:val="center"/>
        </w:trPr>
        <w:tc>
          <w:tcPr>
            <w:tcW w:w="1531" w:type="dxa"/>
          </w:tcPr>
          <w:p w14:paraId="1E251572" w14:textId="77777777" w:rsidR="009D564E" w:rsidRPr="005B5FDE" w:rsidRDefault="009D564E" w:rsidP="00157DB3">
            <w:pPr>
              <w:pStyle w:val="TezMetni10Satr"/>
              <w:ind w:firstLine="0"/>
            </w:pPr>
          </w:p>
        </w:tc>
        <w:tc>
          <w:tcPr>
            <w:tcW w:w="5670" w:type="dxa"/>
            <w:vAlign w:val="center"/>
          </w:tcPr>
          <w:p w14:paraId="03AB9DD5" w14:textId="77777777" w:rsidR="00655D77" w:rsidRDefault="00F43466" w:rsidP="00655D77">
            <w:pPr>
              <w:pStyle w:val="TezMetni10Satr"/>
              <w:ind w:firstLine="0"/>
              <w:jc w:val="center"/>
              <w:rPr>
                <w:b/>
                <w:sz w:val="32"/>
              </w:rPr>
            </w:pPr>
            <w:r>
              <w:rPr>
                <w:b/>
                <w:sz w:val="32"/>
              </w:rPr>
              <w:t>KAP</w:t>
            </w:r>
            <w:r w:rsidR="00655D77">
              <w:rPr>
                <w:b/>
                <w:sz w:val="32"/>
              </w:rPr>
              <w:t xml:space="preserve"> </w:t>
            </w:r>
            <w:r>
              <w:rPr>
                <w:b/>
                <w:sz w:val="32"/>
              </w:rPr>
              <w:t>S</w:t>
            </w:r>
            <w:r w:rsidR="00655D77">
              <w:rPr>
                <w:b/>
                <w:sz w:val="32"/>
              </w:rPr>
              <w:t>İTESİ</w:t>
            </w:r>
          </w:p>
          <w:p w14:paraId="03D28E6B" w14:textId="33F66733" w:rsidR="00F43466" w:rsidRDefault="00157D49" w:rsidP="00655D77">
            <w:pPr>
              <w:pStyle w:val="TezMetni10Satr"/>
              <w:ind w:firstLine="0"/>
              <w:jc w:val="center"/>
              <w:rPr>
                <w:b/>
                <w:sz w:val="32"/>
              </w:rPr>
            </w:pPr>
            <w:r>
              <w:rPr>
                <w:b/>
                <w:sz w:val="32"/>
              </w:rPr>
              <w:t>(</w:t>
            </w:r>
            <w:r w:rsidR="00655D77">
              <w:rPr>
                <w:b/>
                <w:sz w:val="32"/>
              </w:rPr>
              <w:t>Kamu Aydınlatma Platformu)</w:t>
            </w:r>
            <w:r w:rsidR="00F43466">
              <w:rPr>
                <w:b/>
                <w:sz w:val="32"/>
              </w:rPr>
              <w:t xml:space="preserve"> </w:t>
            </w:r>
          </w:p>
          <w:p w14:paraId="0FB47A74" w14:textId="309FC849" w:rsidR="009D564E" w:rsidRPr="00C80116" w:rsidRDefault="009D564E" w:rsidP="00157DB3">
            <w:pPr>
              <w:pStyle w:val="TezMetni10Satr"/>
              <w:ind w:firstLine="0"/>
              <w:jc w:val="center"/>
              <w:rPr>
                <w:b/>
                <w:sz w:val="32"/>
              </w:rPr>
            </w:pPr>
            <w:r w:rsidRPr="00C80116">
              <w:rPr>
                <w:b/>
                <w:sz w:val="32"/>
              </w:rPr>
              <w:t xml:space="preserve"> </w:t>
            </w:r>
          </w:p>
          <w:p w14:paraId="19CA64EC" w14:textId="77777777" w:rsidR="009D564E" w:rsidRPr="00930CAB" w:rsidRDefault="009D564E" w:rsidP="00157DB3">
            <w:pPr>
              <w:pStyle w:val="TezMetni10Satr"/>
              <w:ind w:firstLine="0"/>
              <w:jc w:val="center"/>
              <w:rPr>
                <w:b/>
              </w:rPr>
            </w:pPr>
          </w:p>
          <w:p w14:paraId="048E6EBB" w14:textId="674C244E" w:rsidR="009D564E" w:rsidRPr="00930CAB" w:rsidRDefault="00F43466" w:rsidP="00157DB3">
            <w:pPr>
              <w:pStyle w:val="TezMetni10Satr"/>
              <w:ind w:firstLine="0"/>
              <w:jc w:val="center"/>
              <w:rPr>
                <w:b/>
              </w:rPr>
            </w:pPr>
            <w:r>
              <w:rPr>
                <w:b/>
              </w:rPr>
              <w:t>Taner TOPÇUOĞLU</w:t>
            </w:r>
          </w:p>
          <w:p w14:paraId="673AA9DD" w14:textId="77777777" w:rsidR="009D564E" w:rsidRPr="00930CAB" w:rsidRDefault="009D564E" w:rsidP="00157DB3">
            <w:pPr>
              <w:pStyle w:val="TezMetni10Satr"/>
              <w:ind w:firstLine="0"/>
              <w:jc w:val="center"/>
              <w:rPr>
                <w:b/>
              </w:rPr>
            </w:pPr>
          </w:p>
          <w:p w14:paraId="3ED881A6" w14:textId="581C3CAC" w:rsidR="009D564E" w:rsidRPr="00930CAB" w:rsidRDefault="009D564E" w:rsidP="00C80116">
            <w:pPr>
              <w:pStyle w:val="TezMetni10Satr"/>
              <w:ind w:firstLine="0"/>
              <w:jc w:val="center"/>
              <w:rPr>
                <w:b/>
              </w:rPr>
            </w:pPr>
            <w:r>
              <w:rPr>
                <w:b/>
              </w:rPr>
              <w:t>LİSANS BİTİRME</w:t>
            </w:r>
            <w:r w:rsidRPr="00930CAB">
              <w:rPr>
                <w:b/>
              </w:rPr>
              <w:t xml:space="preserve"> </w:t>
            </w:r>
            <w:r w:rsidR="004E5BC9">
              <w:rPr>
                <w:b/>
              </w:rPr>
              <w:t>ÖDEVİ</w:t>
            </w:r>
          </w:p>
        </w:tc>
        <w:tc>
          <w:tcPr>
            <w:tcW w:w="1304" w:type="dxa"/>
          </w:tcPr>
          <w:p w14:paraId="12F2811E" w14:textId="77777777" w:rsidR="009D564E" w:rsidRPr="005B5FDE" w:rsidRDefault="009D564E" w:rsidP="00157DB3">
            <w:pPr>
              <w:pStyle w:val="TezMetni10Satr"/>
              <w:ind w:firstLine="0"/>
            </w:pPr>
          </w:p>
        </w:tc>
      </w:tr>
    </w:tbl>
    <w:p w14:paraId="28A0EE12" w14:textId="77777777" w:rsidR="009D564E" w:rsidRPr="005B5FDE" w:rsidRDefault="009D564E" w:rsidP="009D564E">
      <w:pPr>
        <w:pStyle w:val="TezMetni10Satr"/>
        <w:ind w:firstLine="0"/>
      </w:pPr>
    </w:p>
    <w:p w14:paraId="40D9FBC9" w14:textId="77777777" w:rsidR="009D564E" w:rsidRPr="005B5FDE" w:rsidRDefault="009D564E" w:rsidP="009D564E">
      <w:pPr>
        <w:pStyle w:val="TezMetni10Satr"/>
        <w:ind w:firstLine="0"/>
      </w:pPr>
    </w:p>
    <w:p w14:paraId="059D204B" w14:textId="77777777" w:rsidR="009D564E" w:rsidRPr="005B5FDE" w:rsidRDefault="009D564E" w:rsidP="009D564E">
      <w:pPr>
        <w:pStyle w:val="TezMetni10Satr"/>
        <w:ind w:firstLine="0"/>
      </w:pPr>
    </w:p>
    <w:p w14:paraId="77ECA1A7" w14:textId="77777777" w:rsidR="009D564E" w:rsidRPr="005B5FDE" w:rsidRDefault="009D564E" w:rsidP="009D564E">
      <w:pPr>
        <w:pStyle w:val="TezMetni10Satr"/>
        <w:ind w:firstLine="0"/>
      </w:pPr>
    </w:p>
    <w:p w14:paraId="4C027DA7" w14:textId="77777777" w:rsidR="009D564E" w:rsidRPr="005B5FDE" w:rsidRDefault="009D564E" w:rsidP="009D564E">
      <w:pPr>
        <w:pStyle w:val="TezMetni10Satr"/>
        <w:ind w:firstLine="0"/>
      </w:pPr>
    </w:p>
    <w:p w14:paraId="169B3E6C" w14:textId="77777777" w:rsidR="009D564E" w:rsidRPr="005B5FDE" w:rsidRDefault="009D564E" w:rsidP="009D564E">
      <w:pPr>
        <w:pStyle w:val="TezMetni10Satr"/>
        <w:ind w:firstLine="0"/>
      </w:pPr>
    </w:p>
    <w:p w14:paraId="5CB6650A" w14:textId="77777777" w:rsidR="009D564E" w:rsidRPr="005B5FDE" w:rsidRDefault="009D564E" w:rsidP="009D564E">
      <w:pPr>
        <w:pStyle w:val="TezMetni10Satr"/>
        <w:ind w:firstLine="0"/>
      </w:pPr>
    </w:p>
    <w:p w14:paraId="5C4F0620" w14:textId="77777777" w:rsidR="009D564E" w:rsidRDefault="009D564E" w:rsidP="009D564E">
      <w:pPr>
        <w:pStyle w:val="TezMetni10Satr"/>
        <w:ind w:firstLine="0"/>
      </w:pPr>
    </w:p>
    <w:p w14:paraId="5EAADD21" w14:textId="77777777" w:rsidR="009D564E" w:rsidRPr="005B5FDE" w:rsidRDefault="009D564E" w:rsidP="009D564E">
      <w:pPr>
        <w:pStyle w:val="TezMetni10Satr"/>
        <w:ind w:firstLine="0"/>
      </w:pPr>
    </w:p>
    <w:p w14:paraId="5BF21D38" w14:textId="6869B8CB" w:rsidR="009D564E" w:rsidRPr="005B5FDE" w:rsidRDefault="00756CE4" w:rsidP="009D564E">
      <w:pPr>
        <w:pStyle w:val="TezMetni10Satr"/>
        <w:ind w:firstLine="0"/>
        <w:jc w:val="center"/>
      </w:pPr>
      <w:r>
        <w:rPr>
          <w:b/>
        </w:rPr>
        <w:t>HAZİRAN</w:t>
      </w:r>
      <w:r w:rsidR="009C6812">
        <w:rPr>
          <w:b/>
        </w:rPr>
        <w:t>-</w:t>
      </w:r>
      <w:r w:rsidR="00F43466">
        <w:rPr>
          <w:b/>
        </w:rPr>
        <w:t>2024</w:t>
      </w:r>
    </w:p>
    <w:p w14:paraId="7257CC33" w14:textId="77777777" w:rsidR="009D564E" w:rsidRDefault="009D564E" w:rsidP="009D564E">
      <w:pPr>
        <w:pStyle w:val="TezMetni10Satr"/>
        <w:ind w:firstLine="0"/>
        <w:jc w:val="center"/>
        <w:rPr>
          <w:b/>
        </w:rPr>
      </w:pPr>
      <w:r>
        <w:rPr>
          <w:b/>
        </w:rPr>
        <w:t>SİVAS</w:t>
      </w:r>
      <w:r w:rsidRPr="00904448">
        <w:rPr>
          <w:b/>
        </w:rPr>
        <w:t xml:space="preserve"> </w:t>
      </w:r>
    </w:p>
    <w:p w14:paraId="2D41BF15" w14:textId="77777777" w:rsidR="009D564E" w:rsidRDefault="009D564E">
      <w:pPr>
        <w:rPr>
          <w:b/>
        </w:rPr>
      </w:pPr>
      <w:r>
        <w:rPr>
          <w:b/>
        </w:rPr>
        <w:br w:type="page"/>
      </w:r>
    </w:p>
    <w:p w14:paraId="4E4C5A86" w14:textId="77777777" w:rsidR="009D564E" w:rsidRDefault="009D564E" w:rsidP="009D564E">
      <w:pPr>
        <w:pStyle w:val="TezMetni10Satr"/>
        <w:ind w:firstLine="0"/>
        <w:jc w:val="center"/>
        <w:rPr>
          <w:b/>
        </w:rPr>
      </w:pPr>
    </w:p>
    <w:p w14:paraId="6239B4F9" w14:textId="77777777" w:rsidR="009D564E" w:rsidRPr="00023CEF" w:rsidRDefault="009D564E" w:rsidP="009D564E">
      <w:pPr>
        <w:pStyle w:val="TezMetni10Satr"/>
      </w:pPr>
    </w:p>
    <w:p w14:paraId="5AE09CAE" w14:textId="77777777" w:rsidR="009D564E" w:rsidRDefault="009D564E" w:rsidP="009D564E">
      <w:pPr>
        <w:pStyle w:val="TezMetni10Satr"/>
        <w:ind w:firstLine="0"/>
      </w:pPr>
    </w:p>
    <w:p w14:paraId="75E7B273" w14:textId="77777777" w:rsidR="009D564E" w:rsidRPr="000B623B" w:rsidRDefault="009D564E" w:rsidP="009D564E">
      <w:pPr>
        <w:pStyle w:val="TezMetni10Satr"/>
        <w:ind w:firstLine="0"/>
        <w:jc w:val="center"/>
      </w:pPr>
      <w:r w:rsidRPr="000B623B">
        <w:rPr>
          <w:b/>
        </w:rPr>
        <w:t>TEZ BİLDİRİMİ</w:t>
      </w:r>
    </w:p>
    <w:p w14:paraId="54B5CD8D" w14:textId="77777777" w:rsidR="009D564E" w:rsidRPr="000B623B" w:rsidRDefault="009D564E" w:rsidP="009D564E">
      <w:pPr>
        <w:pStyle w:val="TezMetni10Satr"/>
        <w:rPr>
          <w:b/>
        </w:rPr>
      </w:pPr>
    </w:p>
    <w:p w14:paraId="5D9B8A17" w14:textId="77777777" w:rsidR="009D564E" w:rsidRPr="000B623B" w:rsidRDefault="009D564E" w:rsidP="009D564E">
      <w:pPr>
        <w:pStyle w:val="TezMetni10Satr"/>
        <w:rPr>
          <w:b/>
        </w:rPr>
      </w:pPr>
    </w:p>
    <w:p w14:paraId="330D7577" w14:textId="77777777" w:rsidR="009D564E" w:rsidRDefault="009D564E" w:rsidP="009D564E">
      <w:pPr>
        <w:pStyle w:val="TezMetni10Satr"/>
        <w:spacing w:line="360" w:lineRule="auto"/>
      </w:pPr>
      <w:r w:rsidRPr="000B623B">
        <w:t>Bu tezdeki bütün bilgilerin etik davranış ve akademik kurallar çerçevesinde elde edildiğini ve tez yazım kurallarına uygun olarak hazırlanan bu çalışmada bana ait olmayan her türlü ifade ve bilginin kaynağına eksiksiz atıf yapıldığını bildiririm.</w:t>
      </w:r>
    </w:p>
    <w:p w14:paraId="2660194B" w14:textId="77777777" w:rsidR="009D564E" w:rsidRDefault="009D564E" w:rsidP="009D564E">
      <w:pPr>
        <w:pStyle w:val="TezMetni10Satr"/>
        <w:spacing w:line="360" w:lineRule="auto"/>
      </w:pPr>
    </w:p>
    <w:p w14:paraId="4FB71B86" w14:textId="77777777" w:rsidR="009D564E" w:rsidRDefault="009D564E" w:rsidP="009D564E">
      <w:pPr>
        <w:pStyle w:val="TezMetni10Satr"/>
      </w:pPr>
    </w:p>
    <w:p w14:paraId="3EA7D63F" w14:textId="77777777" w:rsidR="009D564E" w:rsidRDefault="009D564E" w:rsidP="009D564E">
      <w:pPr>
        <w:pStyle w:val="TezMetni10Satr"/>
      </w:pPr>
    </w:p>
    <w:p w14:paraId="47D2FE50" w14:textId="77777777" w:rsidR="009D564E" w:rsidRDefault="009D564E" w:rsidP="009D564E">
      <w:pPr>
        <w:pStyle w:val="TezMetni10Satr"/>
      </w:pPr>
    </w:p>
    <w:p w14:paraId="04730B39" w14:textId="77777777" w:rsidR="009D564E" w:rsidRDefault="009D564E" w:rsidP="009D564E">
      <w:pPr>
        <w:pStyle w:val="TezMetni10Satr"/>
        <w:ind w:firstLine="0"/>
      </w:pPr>
    </w:p>
    <w:p w14:paraId="4C823A1C" w14:textId="77777777" w:rsidR="009D564E" w:rsidRDefault="009D564E" w:rsidP="009D564E">
      <w:pPr>
        <w:pStyle w:val="TezMetni10Satr"/>
        <w:ind w:firstLine="0"/>
      </w:pPr>
    </w:p>
    <w:p w14:paraId="3AFC2B0D" w14:textId="77777777" w:rsidR="009D564E" w:rsidRDefault="009D564E" w:rsidP="009D564E">
      <w:pPr>
        <w:pStyle w:val="TezMetni10Satr"/>
        <w:ind w:firstLine="0"/>
      </w:pPr>
    </w:p>
    <w:p w14:paraId="770C5442" w14:textId="77777777" w:rsidR="009D564E" w:rsidRPr="00FA0D77" w:rsidRDefault="009D564E" w:rsidP="009D564E">
      <w:pPr>
        <w:pStyle w:val="TezMetni10Satr"/>
        <w:ind w:left="6372" w:firstLine="0"/>
      </w:pPr>
      <w:r>
        <w:t xml:space="preserve">      İmza</w:t>
      </w:r>
    </w:p>
    <w:p w14:paraId="2F094D35" w14:textId="77777777" w:rsidR="009D564E" w:rsidRDefault="009D564E" w:rsidP="009D564E">
      <w:pPr>
        <w:pStyle w:val="TezMetni10Satr"/>
        <w:ind w:firstLine="0"/>
        <w:jc w:val="right"/>
      </w:pPr>
    </w:p>
    <w:p w14:paraId="137A512A" w14:textId="77777777" w:rsidR="009938CD" w:rsidRDefault="009938CD" w:rsidP="009938CD">
      <w:pPr>
        <w:pStyle w:val="TezMetni10Satr"/>
        <w:ind w:left="5040" w:firstLine="720"/>
        <w:jc w:val="center"/>
      </w:pPr>
    </w:p>
    <w:p w14:paraId="12E3AD05" w14:textId="0F999F20" w:rsidR="009D564E" w:rsidRDefault="00F43466" w:rsidP="009938CD">
      <w:pPr>
        <w:pStyle w:val="TezMetni10Satr"/>
        <w:ind w:left="5040" w:firstLine="720"/>
        <w:jc w:val="center"/>
      </w:pPr>
      <w:r>
        <w:t>Taner Topçuoğlu</w:t>
      </w:r>
    </w:p>
    <w:p w14:paraId="43714639" w14:textId="77777777" w:rsidR="009D564E" w:rsidRDefault="009D564E" w:rsidP="009D564E">
      <w:pPr>
        <w:pStyle w:val="TezMetni10Satr"/>
        <w:ind w:firstLine="0"/>
        <w:jc w:val="right"/>
      </w:pPr>
    </w:p>
    <w:p w14:paraId="6B9FD564" w14:textId="4C4EC950" w:rsidR="009D564E" w:rsidRDefault="009D564E" w:rsidP="009D564E">
      <w:pPr>
        <w:pStyle w:val="TezMetni10Satr"/>
        <w:ind w:firstLine="0"/>
        <w:jc w:val="center"/>
      </w:pPr>
      <w:r>
        <w:tab/>
      </w:r>
      <w:r>
        <w:tab/>
      </w:r>
      <w:r>
        <w:tab/>
      </w:r>
      <w:r>
        <w:tab/>
      </w:r>
      <w:r>
        <w:tab/>
      </w:r>
      <w:r>
        <w:tab/>
      </w:r>
      <w:r w:rsidR="009938CD">
        <w:tab/>
      </w:r>
      <w:r w:rsidR="009938CD">
        <w:tab/>
      </w:r>
      <w:r>
        <w:t>Tarih:</w:t>
      </w:r>
      <w:r w:rsidR="00F43466">
        <w:t xml:space="preserve"> 18.05.2024</w:t>
      </w:r>
    </w:p>
    <w:p w14:paraId="6DCA519D" w14:textId="77777777" w:rsidR="009D564E" w:rsidRPr="000B623B" w:rsidRDefault="009D564E" w:rsidP="009D564E">
      <w:pPr>
        <w:pStyle w:val="TezMetni10Satr"/>
        <w:ind w:firstLine="0"/>
      </w:pPr>
    </w:p>
    <w:p w14:paraId="05A9F0A5" w14:textId="77777777" w:rsidR="009D564E" w:rsidRPr="000B623B" w:rsidRDefault="009D564E" w:rsidP="009D564E">
      <w:pPr>
        <w:pStyle w:val="TezMetni10Satr"/>
        <w:ind w:firstLine="0"/>
      </w:pPr>
    </w:p>
    <w:p w14:paraId="6381A01D" w14:textId="77777777" w:rsidR="009D564E" w:rsidRPr="005B5FDE" w:rsidRDefault="009D564E" w:rsidP="009D564E">
      <w:pPr>
        <w:pStyle w:val="TezMetni10Satr"/>
        <w:ind w:firstLine="0"/>
      </w:pPr>
    </w:p>
    <w:p w14:paraId="7EE85EE2" w14:textId="77777777" w:rsidR="009D564E" w:rsidRPr="005B5FDE" w:rsidRDefault="009D564E" w:rsidP="009D564E">
      <w:pPr>
        <w:pStyle w:val="TezMetni10Satr"/>
        <w:ind w:firstLine="0"/>
      </w:pPr>
    </w:p>
    <w:p w14:paraId="338D08F3" w14:textId="77777777" w:rsidR="009D564E" w:rsidRPr="005B5FDE" w:rsidRDefault="009D564E" w:rsidP="009D564E">
      <w:pPr>
        <w:pStyle w:val="TezMetni10Satr"/>
        <w:ind w:firstLine="0"/>
      </w:pPr>
    </w:p>
    <w:p w14:paraId="449D2E11" w14:textId="77777777" w:rsidR="009D564E" w:rsidRPr="005B5FDE" w:rsidRDefault="009D564E" w:rsidP="009D564E">
      <w:pPr>
        <w:pStyle w:val="TezMetni10Satr"/>
        <w:ind w:firstLine="0"/>
      </w:pPr>
    </w:p>
    <w:p w14:paraId="5CFD0935" w14:textId="77777777" w:rsidR="009D564E" w:rsidRPr="005B5FDE" w:rsidRDefault="009D564E" w:rsidP="009D564E">
      <w:pPr>
        <w:pStyle w:val="TezMetni10Satr"/>
        <w:ind w:firstLine="0"/>
      </w:pPr>
    </w:p>
    <w:p w14:paraId="72571795" w14:textId="77777777" w:rsidR="009D564E" w:rsidRPr="005B5FDE" w:rsidRDefault="009D564E" w:rsidP="009D564E">
      <w:pPr>
        <w:pStyle w:val="TezMetni10Satr"/>
        <w:ind w:firstLine="0"/>
      </w:pPr>
    </w:p>
    <w:p w14:paraId="1230AD76" w14:textId="77777777" w:rsidR="009D564E" w:rsidRPr="005B5FDE" w:rsidRDefault="009D564E" w:rsidP="009D564E">
      <w:pPr>
        <w:pStyle w:val="TezMetni10Satr"/>
        <w:ind w:firstLine="0"/>
      </w:pPr>
    </w:p>
    <w:p w14:paraId="707B44EE" w14:textId="77777777" w:rsidR="009D564E" w:rsidRDefault="009D564E" w:rsidP="009D564E">
      <w:pPr>
        <w:pStyle w:val="Balk1"/>
        <w:jc w:val="center"/>
        <w:sectPr w:rsidR="009D564E" w:rsidSect="00157DB3">
          <w:headerReference w:type="even" r:id="rId9"/>
          <w:headerReference w:type="default" r:id="rId10"/>
          <w:footerReference w:type="even" r:id="rId11"/>
          <w:pgSz w:w="11906" w:h="16838" w:code="9"/>
          <w:pgMar w:top="1418" w:right="1418" w:bottom="1418" w:left="1985" w:header="709" w:footer="709" w:gutter="0"/>
          <w:pgNumType w:fmt="lowerRoman" w:start="4"/>
          <w:cols w:space="708"/>
          <w:docGrid w:linePitch="360"/>
        </w:sectPr>
      </w:pPr>
      <w:bookmarkStart w:id="0" w:name="_Toc257628855"/>
    </w:p>
    <w:p w14:paraId="44106016" w14:textId="77777777" w:rsidR="009D564E" w:rsidRDefault="009D564E" w:rsidP="009D564E">
      <w:pPr>
        <w:pStyle w:val="Balk1derece"/>
        <w:jc w:val="center"/>
      </w:pPr>
      <w:bookmarkStart w:id="1" w:name="_Toc495327139"/>
      <w:r w:rsidRPr="005B5FDE">
        <w:lastRenderedPageBreak/>
        <w:t>ÖZET</w:t>
      </w:r>
      <w:bookmarkEnd w:id="0"/>
      <w:bookmarkEnd w:id="1"/>
    </w:p>
    <w:p w14:paraId="43430F1F" w14:textId="77777777" w:rsidR="009D564E" w:rsidRPr="00B3073F" w:rsidRDefault="009D564E" w:rsidP="009D564E">
      <w:pPr>
        <w:pStyle w:val="TezMetni10Satr"/>
      </w:pPr>
    </w:p>
    <w:p w14:paraId="7EA7FE03" w14:textId="77777777" w:rsidR="009D564E" w:rsidRPr="00D9585A" w:rsidRDefault="009D564E" w:rsidP="009D564E">
      <w:pPr>
        <w:pStyle w:val="TezMetni10Satr"/>
        <w:ind w:firstLine="0"/>
        <w:jc w:val="center"/>
        <w:rPr>
          <w:b/>
        </w:rPr>
      </w:pPr>
    </w:p>
    <w:p w14:paraId="0DC8AC8F" w14:textId="5A699CBF" w:rsidR="009D564E" w:rsidRPr="00D20A7C" w:rsidRDefault="00F43466" w:rsidP="009D564E">
      <w:pPr>
        <w:pStyle w:val="TezMetni10Satr"/>
        <w:ind w:firstLine="0"/>
        <w:jc w:val="center"/>
        <w:rPr>
          <w:bCs/>
        </w:rPr>
      </w:pPr>
      <w:r w:rsidRPr="00D20A7C">
        <w:rPr>
          <w:bCs/>
        </w:rPr>
        <w:t>Kamu Aydınlatma Platformu Yapımı</w:t>
      </w:r>
    </w:p>
    <w:p w14:paraId="669099FA" w14:textId="77777777" w:rsidR="009D564E" w:rsidRPr="00D9585A" w:rsidRDefault="009D564E" w:rsidP="009D564E">
      <w:pPr>
        <w:pStyle w:val="TezMetni10Satr"/>
        <w:ind w:firstLine="0"/>
        <w:jc w:val="center"/>
        <w:rPr>
          <w:b/>
        </w:rPr>
      </w:pPr>
    </w:p>
    <w:p w14:paraId="546FF638" w14:textId="77777777" w:rsidR="009D564E" w:rsidRPr="00D9585A" w:rsidRDefault="009D564E" w:rsidP="009D564E">
      <w:pPr>
        <w:pStyle w:val="TezMetni10Satr"/>
        <w:ind w:firstLine="0"/>
        <w:jc w:val="center"/>
        <w:rPr>
          <w:b/>
        </w:rPr>
      </w:pPr>
    </w:p>
    <w:p w14:paraId="6645997C" w14:textId="65FD2A20" w:rsidR="009D564E" w:rsidRPr="00D9585A" w:rsidRDefault="00084602" w:rsidP="009D564E">
      <w:pPr>
        <w:pStyle w:val="TezMetni10Satr"/>
        <w:ind w:firstLine="0"/>
        <w:jc w:val="center"/>
        <w:rPr>
          <w:b/>
        </w:rPr>
      </w:pPr>
      <w:r>
        <w:rPr>
          <w:b/>
        </w:rPr>
        <w:t>TANER TOPÇUOĞLU</w:t>
      </w:r>
    </w:p>
    <w:p w14:paraId="171E0D68" w14:textId="77777777" w:rsidR="009D564E" w:rsidRPr="00D9585A" w:rsidRDefault="009D564E" w:rsidP="009D564E">
      <w:pPr>
        <w:pStyle w:val="TezMetni10Satr"/>
        <w:ind w:firstLine="0"/>
        <w:rPr>
          <w:b/>
        </w:rPr>
      </w:pPr>
    </w:p>
    <w:p w14:paraId="76F4FCB6" w14:textId="77777777" w:rsidR="009D564E" w:rsidRPr="00D9585A" w:rsidRDefault="009D564E" w:rsidP="009D564E">
      <w:pPr>
        <w:pStyle w:val="TezMetni10Satr"/>
        <w:ind w:firstLine="0"/>
        <w:jc w:val="center"/>
        <w:rPr>
          <w:b/>
        </w:rPr>
      </w:pPr>
    </w:p>
    <w:p w14:paraId="2F8FB938" w14:textId="77777777" w:rsidR="009D564E" w:rsidRPr="00D9585A" w:rsidRDefault="009D564E" w:rsidP="009D564E">
      <w:pPr>
        <w:pStyle w:val="TezMetni10Satr"/>
        <w:ind w:firstLine="0"/>
        <w:jc w:val="center"/>
        <w:rPr>
          <w:b/>
        </w:rPr>
      </w:pPr>
    </w:p>
    <w:p w14:paraId="37C170C9" w14:textId="266E791C" w:rsidR="009D564E" w:rsidRPr="00D9585A" w:rsidRDefault="005530EA" w:rsidP="009D564E">
      <w:pPr>
        <w:pStyle w:val="TezMetni10Satr"/>
        <w:ind w:firstLine="0"/>
        <w:jc w:val="center"/>
        <w:rPr>
          <w:b/>
        </w:rPr>
      </w:pPr>
      <w:r>
        <w:rPr>
          <w:b/>
        </w:rPr>
        <w:t>Danışman:</w:t>
      </w:r>
      <w:r w:rsidR="005D40C4">
        <w:rPr>
          <w:b/>
        </w:rPr>
        <w:t xml:space="preserve"> </w:t>
      </w:r>
      <w:r w:rsidR="00956CD7">
        <w:rPr>
          <w:b/>
        </w:rPr>
        <w:t>Kali Gürkahraman</w:t>
      </w:r>
    </w:p>
    <w:p w14:paraId="1310A7E3" w14:textId="77777777" w:rsidR="009D564E" w:rsidRPr="00D9585A" w:rsidRDefault="009D564E" w:rsidP="009D564E">
      <w:pPr>
        <w:pStyle w:val="TezMetni10Satr"/>
        <w:ind w:firstLine="0"/>
        <w:jc w:val="center"/>
        <w:rPr>
          <w:b/>
        </w:rPr>
      </w:pPr>
    </w:p>
    <w:p w14:paraId="01057347" w14:textId="77777777" w:rsidR="009D564E" w:rsidRDefault="009D564E" w:rsidP="009D564E">
      <w:pPr>
        <w:pStyle w:val="TezMetni10Satr"/>
        <w:ind w:firstLine="0"/>
        <w:jc w:val="center"/>
        <w:rPr>
          <w:b/>
        </w:rPr>
      </w:pPr>
    </w:p>
    <w:p w14:paraId="49242D08" w14:textId="77777777" w:rsidR="009D564E" w:rsidRPr="00D9585A" w:rsidRDefault="009D564E" w:rsidP="009D564E">
      <w:pPr>
        <w:pStyle w:val="TezMetni10Satr"/>
        <w:ind w:firstLine="0"/>
        <w:jc w:val="center"/>
        <w:rPr>
          <w:b/>
        </w:rPr>
      </w:pPr>
      <w:r w:rsidRPr="00D9585A">
        <w:rPr>
          <w:b/>
        </w:rPr>
        <w:t>Jüri</w:t>
      </w:r>
    </w:p>
    <w:p w14:paraId="43F9CCFE" w14:textId="693F2FB3" w:rsidR="009D564E" w:rsidRDefault="00AC1EBC" w:rsidP="00AC1EBC">
      <w:pPr>
        <w:pStyle w:val="TezMetni10Satr"/>
        <w:ind w:left="2880" w:firstLine="0"/>
        <w:rPr>
          <w:b/>
        </w:rPr>
      </w:pPr>
      <w:r>
        <w:rPr>
          <w:b/>
        </w:rPr>
        <w:t xml:space="preserve">    Kali Gürkahraman</w:t>
      </w:r>
      <w:r>
        <w:rPr>
          <w:b/>
        </w:rPr>
        <w:tab/>
      </w:r>
    </w:p>
    <w:p w14:paraId="4328E931" w14:textId="77777777" w:rsidR="00D20A7C" w:rsidRDefault="00D20A7C" w:rsidP="00AC1EBC">
      <w:pPr>
        <w:pStyle w:val="TezMetni10Satr"/>
        <w:ind w:left="2880" w:firstLine="0"/>
        <w:rPr>
          <w:b/>
        </w:rPr>
      </w:pPr>
    </w:p>
    <w:p w14:paraId="390D0A6C" w14:textId="77777777" w:rsidR="00D20A7C" w:rsidRDefault="00D20A7C" w:rsidP="00AC1EBC">
      <w:pPr>
        <w:pStyle w:val="TezMetni10Satr"/>
        <w:ind w:left="2880" w:firstLine="0"/>
        <w:rPr>
          <w:b/>
        </w:rPr>
      </w:pPr>
    </w:p>
    <w:p w14:paraId="21E7B3BD" w14:textId="77777777" w:rsidR="00D20A7C" w:rsidRDefault="00D20A7C" w:rsidP="00AC1EBC">
      <w:pPr>
        <w:pStyle w:val="TezMetni10Satr"/>
        <w:ind w:left="2880" w:firstLine="0"/>
      </w:pPr>
    </w:p>
    <w:p w14:paraId="613A1279" w14:textId="1DCC4351" w:rsidR="009D564E" w:rsidRDefault="005E6BA3" w:rsidP="005E6BA3">
      <w:pPr>
        <w:pStyle w:val="TezMetni10Satr"/>
        <w:ind w:firstLine="0"/>
      </w:pPr>
      <w:r>
        <w:tab/>
      </w:r>
      <w:r>
        <w:tab/>
      </w:r>
      <w:r>
        <w:tab/>
      </w:r>
      <w:r>
        <w:tab/>
      </w:r>
      <w:r>
        <w:tab/>
      </w:r>
    </w:p>
    <w:p w14:paraId="05BB0721" w14:textId="77777777" w:rsidR="005E6BA3" w:rsidRPr="005E6BA3" w:rsidRDefault="005E6BA3" w:rsidP="005E6BA3">
      <w:pPr>
        <w:pStyle w:val="NormalWeb"/>
        <w:shd w:val="clear" w:color="auto" w:fill="FFFFFF"/>
        <w:spacing w:before="0" w:beforeAutospacing="0" w:after="300" w:afterAutospacing="0"/>
        <w:rPr>
          <w:color w:val="0D0D0D"/>
        </w:rPr>
      </w:pPr>
      <w:r w:rsidRPr="005E6BA3">
        <w:rPr>
          <w:color w:val="0D0D0D"/>
        </w:rPr>
        <w:t>Bu bitirme projesinde, Türkiye'de Sermaye Piyasası Kurulu (SPK) ve Borsa İstanbul (BIST) tarafından yönetilen Kamu Aydınlatma Platformu (KAP) ele alınmıştır. KAP, halka açık şirketlerin ve diğer sermaye piyasası araçlarının yatırımcılarına yönelik önemli bilgi ve bildirimlerin paylaşıldığı bir bilgi sistemidir. Projenin temel amacı, sermaye piyasalarında şeffaflığı sağlamak ve yatırımcıların doğru ve zamanında bilgiye erişimini kolaylaştırmaktır.</w:t>
      </w:r>
    </w:p>
    <w:p w14:paraId="730D349F" w14:textId="15C93C25" w:rsidR="005E6BA3" w:rsidRPr="005E6BA3" w:rsidRDefault="0087301B" w:rsidP="005E6BA3">
      <w:pPr>
        <w:pStyle w:val="NormalWeb"/>
        <w:shd w:val="clear" w:color="auto" w:fill="FFFFFF"/>
        <w:spacing w:before="300" w:beforeAutospacing="0" w:after="300" w:afterAutospacing="0"/>
        <w:rPr>
          <w:color w:val="0D0D0D"/>
        </w:rPr>
      </w:pPr>
      <w:r>
        <w:rPr>
          <w:color w:val="0D0D0D"/>
        </w:rPr>
        <w:t>Ödev</w:t>
      </w:r>
      <w:r w:rsidR="005E6BA3" w:rsidRPr="005E6BA3">
        <w:rPr>
          <w:color w:val="0D0D0D"/>
        </w:rPr>
        <w:t xml:space="preserve"> kapsamında öncelikle Frontend kısmında HTML, CSS, Bootstrap ve JavaScript dillerini kullanarak sitenin görüntü kısmı, arama butonu, butonlar, linkler ve modal bölümlerini üç ana bölüm olan header, body ve footer olarak tasarla</w:t>
      </w:r>
      <w:r>
        <w:rPr>
          <w:color w:val="0D0D0D"/>
        </w:rPr>
        <w:t>n</w:t>
      </w:r>
      <w:r w:rsidR="005E6BA3" w:rsidRPr="005E6BA3">
        <w:rPr>
          <w:color w:val="0D0D0D"/>
        </w:rPr>
        <w:t>dı. Bu içeriklerin hepsini birleştirerek kullanılabilir ve etkileşimli hale getirmek için Backend kısmını da tasarla</w:t>
      </w:r>
      <w:r>
        <w:rPr>
          <w:color w:val="0D0D0D"/>
        </w:rPr>
        <w:t>ndı</w:t>
      </w:r>
      <w:r w:rsidR="005E6BA3" w:rsidRPr="005E6BA3">
        <w:rPr>
          <w:color w:val="0D0D0D"/>
        </w:rPr>
        <w:t>. Kullanıcıların giriş yapabileceği bir sistem oluşturularak, şirketlerin kendi bilgilerini doldurup paylaşabilecekleri bir bölüm geliştirildi.</w:t>
      </w:r>
    </w:p>
    <w:p w14:paraId="5CA89FB9" w14:textId="51A85B18" w:rsidR="005E6BA3" w:rsidRPr="005E6BA3" w:rsidRDefault="005E6BA3" w:rsidP="005E6BA3">
      <w:pPr>
        <w:pStyle w:val="NormalWeb"/>
        <w:shd w:val="clear" w:color="auto" w:fill="FFFFFF"/>
        <w:spacing w:before="300" w:beforeAutospacing="0" w:after="0" w:afterAutospacing="0"/>
        <w:rPr>
          <w:color w:val="0D0D0D"/>
        </w:rPr>
      </w:pPr>
      <w:r w:rsidRPr="005E6BA3">
        <w:rPr>
          <w:color w:val="0D0D0D"/>
        </w:rPr>
        <w:t>Backend bölümünde kullanılan teknolojiler şunlardır: JavaScript, .NET, Bootstrap, ASP.NET ve SQL. Bu teknolojiler kullanılarak, kullanıcı dostu ve güvenilir bir platform oluşturulmuştur. Projenin sonunda, yatırımcıların doğru kararlar alabilmesi için gerekli olan bilgileri tek bir platformda toplamak ve bu bilgileri kamuya açık hale getirerek sermaye piyasalarında şeffaflığı artırmak amaçlanmıştır.</w:t>
      </w:r>
    </w:p>
    <w:p w14:paraId="36EC029B" w14:textId="77777777" w:rsidR="009D564E" w:rsidRDefault="009D564E" w:rsidP="009D564E">
      <w:pPr>
        <w:pStyle w:val="TezMetni10Satr"/>
      </w:pPr>
    </w:p>
    <w:p w14:paraId="6AEED800" w14:textId="77777777" w:rsidR="005E6BA3" w:rsidRDefault="005E6BA3" w:rsidP="009D564E">
      <w:pPr>
        <w:pStyle w:val="TezMetni10Satr"/>
      </w:pPr>
    </w:p>
    <w:p w14:paraId="172CB3A0" w14:textId="77777777" w:rsidR="009D564E" w:rsidRDefault="009D564E" w:rsidP="009D564E">
      <w:pPr>
        <w:pStyle w:val="TezMetni10Satr"/>
      </w:pPr>
    </w:p>
    <w:p w14:paraId="6A7CDEAF" w14:textId="49B40746" w:rsidR="009D564E" w:rsidRPr="005E6BA3" w:rsidRDefault="005E6BA3" w:rsidP="005E6BA3">
      <w:pPr>
        <w:pStyle w:val="TezMetni10Satr"/>
        <w:ind w:firstLine="0"/>
      </w:pPr>
      <w:r w:rsidRPr="005E6BA3">
        <w:rPr>
          <w:b/>
        </w:rPr>
        <w:t>Anahtar Kelimeler:</w:t>
      </w:r>
    </w:p>
    <w:p w14:paraId="5E55B5BC" w14:textId="2E606622" w:rsidR="005E6BA3" w:rsidRPr="005E6BA3" w:rsidRDefault="005E6BA3" w:rsidP="005E6BA3">
      <w:pPr>
        <w:numPr>
          <w:ilvl w:val="0"/>
          <w:numId w:val="1"/>
        </w:numPr>
        <w:shd w:val="clear" w:color="auto" w:fill="FFFFFF"/>
        <w:spacing w:before="120" w:after="120"/>
        <w:rPr>
          <w:color w:val="0D0D0D"/>
        </w:rPr>
      </w:pPr>
      <w:r w:rsidRPr="005E6BA3">
        <w:rPr>
          <w:color w:val="0D0D0D"/>
        </w:rPr>
        <w:t>Kamu Aydınlatma Platformu (KAP)</w:t>
      </w:r>
    </w:p>
    <w:p w14:paraId="1929D440" w14:textId="77777777" w:rsidR="005E6BA3" w:rsidRPr="005E6BA3" w:rsidRDefault="005E6BA3" w:rsidP="005E6BA3">
      <w:pPr>
        <w:numPr>
          <w:ilvl w:val="0"/>
          <w:numId w:val="1"/>
        </w:numPr>
        <w:shd w:val="clear" w:color="auto" w:fill="FFFFFF"/>
        <w:spacing w:before="120" w:after="120"/>
        <w:rPr>
          <w:color w:val="0D0D0D"/>
        </w:rPr>
      </w:pPr>
      <w:r w:rsidRPr="005E6BA3">
        <w:rPr>
          <w:color w:val="0D0D0D"/>
        </w:rPr>
        <w:t>Sermaye Piyasası Kurulu (SPK)</w:t>
      </w:r>
    </w:p>
    <w:p w14:paraId="74C064C0" w14:textId="77777777" w:rsidR="005E6BA3" w:rsidRPr="005E6BA3" w:rsidRDefault="005E6BA3" w:rsidP="005E6BA3">
      <w:pPr>
        <w:numPr>
          <w:ilvl w:val="0"/>
          <w:numId w:val="1"/>
        </w:numPr>
        <w:shd w:val="clear" w:color="auto" w:fill="FFFFFF"/>
        <w:spacing w:before="120" w:after="120"/>
        <w:rPr>
          <w:color w:val="0D0D0D"/>
        </w:rPr>
      </w:pPr>
      <w:r w:rsidRPr="005E6BA3">
        <w:rPr>
          <w:color w:val="0D0D0D"/>
        </w:rPr>
        <w:t>Borsa İstanbul (BIST)</w:t>
      </w:r>
    </w:p>
    <w:p w14:paraId="13E62139" w14:textId="77777777" w:rsidR="005E6BA3" w:rsidRPr="005E6BA3" w:rsidRDefault="005E6BA3" w:rsidP="005E6BA3">
      <w:pPr>
        <w:numPr>
          <w:ilvl w:val="0"/>
          <w:numId w:val="1"/>
        </w:numPr>
        <w:shd w:val="clear" w:color="auto" w:fill="FFFFFF"/>
        <w:spacing w:before="120" w:after="120"/>
        <w:rPr>
          <w:color w:val="0D0D0D"/>
        </w:rPr>
      </w:pPr>
      <w:r w:rsidRPr="005E6BA3">
        <w:rPr>
          <w:color w:val="0D0D0D"/>
        </w:rPr>
        <w:t>Şeffaflık</w:t>
      </w:r>
    </w:p>
    <w:p w14:paraId="7E954AC4" w14:textId="77777777" w:rsidR="005E6BA3" w:rsidRPr="005E6BA3" w:rsidRDefault="005E6BA3" w:rsidP="005E6BA3">
      <w:pPr>
        <w:numPr>
          <w:ilvl w:val="0"/>
          <w:numId w:val="1"/>
        </w:numPr>
        <w:shd w:val="clear" w:color="auto" w:fill="FFFFFF"/>
        <w:spacing w:before="120" w:after="120"/>
        <w:rPr>
          <w:color w:val="0D0D0D"/>
        </w:rPr>
      </w:pPr>
      <w:r w:rsidRPr="005E6BA3">
        <w:rPr>
          <w:color w:val="0D0D0D"/>
        </w:rPr>
        <w:t>Yatırımcı Bilgilendirme</w:t>
      </w:r>
    </w:p>
    <w:p w14:paraId="5377C088" w14:textId="406230D9" w:rsidR="009D564E" w:rsidRDefault="009D564E" w:rsidP="009D564E">
      <w:pPr>
        <w:pStyle w:val="TezMetni10Satr"/>
        <w:rPr>
          <w:iCs/>
          <w:sz w:val="20"/>
          <w:szCs w:val="20"/>
        </w:rPr>
      </w:pPr>
    </w:p>
    <w:p w14:paraId="3421FCE5" w14:textId="77777777" w:rsidR="009D564E" w:rsidRPr="001A0260" w:rsidRDefault="009D564E" w:rsidP="009D564E">
      <w:pPr>
        <w:pStyle w:val="TezMetni10Satr"/>
      </w:pPr>
    </w:p>
    <w:p w14:paraId="16EFAEB7" w14:textId="77777777" w:rsidR="009D564E" w:rsidRPr="005B5FDE" w:rsidRDefault="009D564E" w:rsidP="009D564E">
      <w:pPr>
        <w:pStyle w:val="TezMetni10Satr"/>
        <w:ind w:firstLine="0"/>
      </w:pPr>
    </w:p>
    <w:p w14:paraId="040E6DF0" w14:textId="633C2B21" w:rsidR="009D564E" w:rsidRPr="005B5FDE" w:rsidRDefault="009D564E" w:rsidP="009D564E"/>
    <w:p w14:paraId="389C404B" w14:textId="356A0560" w:rsidR="009D564E" w:rsidRDefault="009D564E" w:rsidP="009D564E">
      <w:pPr>
        <w:pStyle w:val="Balk1derece"/>
        <w:jc w:val="center"/>
      </w:pPr>
      <w:bookmarkStart w:id="2" w:name="_Toc257628858"/>
      <w:bookmarkStart w:id="3" w:name="_Toc495327140"/>
      <w:r w:rsidRPr="005B5FDE">
        <w:t>İÇİNDEKİLER</w:t>
      </w:r>
      <w:bookmarkEnd w:id="2"/>
      <w:bookmarkEnd w:id="3"/>
      <w:r w:rsidR="00D13221">
        <w:t xml:space="preserve"> TABLOSU</w:t>
      </w:r>
    </w:p>
    <w:p w14:paraId="5D5B483F" w14:textId="77777777" w:rsidR="009D564E" w:rsidRPr="002803A4" w:rsidRDefault="009D564E" w:rsidP="009D564E">
      <w:pPr>
        <w:pStyle w:val="TezMetni15Satr"/>
      </w:pPr>
    </w:p>
    <w:p w14:paraId="15B58A63" w14:textId="26522C63" w:rsidR="00157DB3" w:rsidRDefault="009D564E">
      <w:pPr>
        <w:pStyle w:val="T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495327139" w:history="1">
        <w:r w:rsidR="00157DB3" w:rsidRPr="009748AA">
          <w:rPr>
            <w:rStyle w:val="Kpr"/>
          </w:rPr>
          <w:t>ÖZET</w:t>
        </w:r>
        <w:r w:rsidR="00157DB3">
          <w:rPr>
            <w:webHidden/>
          </w:rPr>
          <w:tab/>
        </w:r>
        <w:r w:rsidR="00157DB3">
          <w:rPr>
            <w:webHidden/>
          </w:rPr>
          <w:fldChar w:fldCharType="begin"/>
        </w:r>
        <w:r w:rsidR="00157DB3">
          <w:rPr>
            <w:webHidden/>
          </w:rPr>
          <w:instrText xml:space="preserve"> PAGEREF _Toc495327139 \h </w:instrText>
        </w:r>
        <w:r w:rsidR="00157DB3">
          <w:rPr>
            <w:webHidden/>
          </w:rPr>
        </w:r>
        <w:r w:rsidR="00157DB3">
          <w:rPr>
            <w:webHidden/>
          </w:rPr>
          <w:fldChar w:fldCharType="separate"/>
        </w:r>
        <w:r w:rsidR="00600197">
          <w:rPr>
            <w:webHidden/>
          </w:rPr>
          <w:t>iv</w:t>
        </w:r>
        <w:r w:rsidR="00157DB3">
          <w:rPr>
            <w:webHidden/>
          </w:rPr>
          <w:fldChar w:fldCharType="end"/>
        </w:r>
      </w:hyperlink>
    </w:p>
    <w:p w14:paraId="16DF31AF" w14:textId="33C94716" w:rsidR="00157DB3" w:rsidRDefault="00000000">
      <w:pPr>
        <w:pStyle w:val="T1"/>
        <w:rPr>
          <w:rFonts w:asciiTheme="minorHAnsi" w:eastAsiaTheme="minorEastAsia" w:hAnsiTheme="minorHAnsi" w:cstheme="minorBidi"/>
          <w:b w:val="0"/>
          <w:sz w:val="22"/>
          <w:szCs w:val="22"/>
        </w:rPr>
      </w:pPr>
      <w:hyperlink w:anchor="_Toc495327140" w:history="1">
        <w:r w:rsidR="00157DB3" w:rsidRPr="009748AA">
          <w:rPr>
            <w:rStyle w:val="Kpr"/>
          </w:rPr>
          <w:t>İÇİNDEKİLER</w:t>
        </w:r>
        <w:r w:rsidR="00D13221">
          <w:rPr>
            <w:rStyle w:val="Kpr"/>
          </w:rPr>
          <w:t xml:space="preserve"> TABLOSU</w:t>
        </w:r>
        <w:r w:rsidR="00157DB3">
          <w:rPr>
            <w:webHidden/>
          </w:rPr>
          <w:tab/>
        </w:r>
        <w:r w:rsidR="00157DB3">
          <w:rPr>
            <w:webHidden/>
          </w:rPr>
          <w:fldChar w:fldCharType="begin"/>
        </w:r>
        <w:r w:rsidR="00157DB3">
          <w:rPr>
            <w:webHidden/>
          </w:rPr>
          <w:instrText xml:space="preserve"> PAGEREF _Toc495327140 \h </w:instrText>
        </w:r>
        <w:r w:rsidR="00157DB3">
          <w:rPr>
            <w:webHidden/>
          </w:rPr>
        </w:r>
        <w:r w:rsidR="00157DB3">
          <w:rPr>
            <w:webHidden/>
          </w:rPr>
          <w:fldChar w:fldCharType="separate"/>
        </w:r>
        <w:r w:rsidR="00600197">
          <w:rPr>
            <w:webHidden/>
          </w:rPr>
          <w:t>v</w:t>
        </w:r>
        <w:r w:rsidR="00157DB3">
          <w:rPr>
            <w:webHidden/>
          </w:rPr>
          <w:fldChar w:fldCharType="end"/>
        </w:r>
      </w:hyperlink>
    </w:p>
    <w:p w14:paraId="1F5D1019" w14:textId="1080529D" w:rsidR="00157DB3" w:rsidRPr="0081370D" w:rsidRDefault="00000000" w:rsidP="0081370D">
      <w:pPr>
        <w:pStyle w:val="T1"/>
        <w:rPr>
          <w:rFonts w:asciiTheme="minorHAnsi" w:eastAsiaTheme="minorEastAsia" w:hAnsiTheme="minorHAnsi" w:cstheme="minorBidi"/>
          <w:b w:val="0"/>
          <w:sz w:val="22"/>
          <w:szCs w:val="22"/>
        </w:rPr>
      </w:pPr>
      <w:hyperlink w:anchor="_Toc495327142" w:history="1">
        <w:r w:rsidR="00157DB3" w:rsidRPr="009748AA">
          <w:rPr>
            <w:rStyle w:val="Kpr"/>
          </w:rPr>
          <w:t>1. GİRİŞ</w:t>
        </w:r>
        <w:r w:rsidR="00157DB3">
          <w:rPr>
            <w:webHidden/>
          </w:rPr>
          <w:tab/>
        </w:r>
        <w:r w:rsidR="00157DB3">
          <w:rPr>
            <w:webHidden/>
          </w:rPr>
          <w:fldChar w:fldCharType="begin"/>
        </w:r>
        <w:r w:rsidR="00157DB3">
          <w:rPr>
            <w:webHidden/>
          </w:rPr>
          <w:instrText xml:space="preserve"> PAGEREF _Toc495327142 \h </w:instrText>
        </w:r>
        <w:r w:rsidR="00157DB3">
          <w:rPr>
            <w:webHidden/>
          </w:rPr>
        </w:r>
        <w:r w:rsidR="00157DB3">
          <w:rPr>
            <w:webHidden/>
          </w:rPr>
          <w:fldChar w:fldCharType="separate"/>
        </w:r>
        <w:r w:rsidR="00600197">
          <w:rPr>
            <w:webHidden/>
          </w:rPr>
          <w:t>1</w:t>
        </w:r>
        <w:r w:rsidR="00157DB3">
          <w:rPr>
            <w:webHidden/>
          </w:rPr>
          <w:fldChar w:fldCharType="end"/>
        </w:r>
      </w:hyperlink>
    </w:p>
    <w:p w14:paraId="503F53B7" w14:textId="3AADDF0B" w:rsidR="00157DB3" w:rsidRPr="00D13221" w:rsidRDefault="00000000">
      <w:pPr>
        <w:pStyle w:val="T1"/>
        <w:rPr>
          <w:rFonts w:asciiTheme="minorHAnsi" w:eastAsiaTheme="minorEastAsia" w:hAnsiTheme="minorHAnsi" w:cstheme="minorBidi"/>
          <w:b w:val="0"/>
          <w:sz w:val="22"/>
          <w:szCs w:val="22"/>
        </w:rPr>
      </w:pPr>
      <w:hyperlink w:anchor="_Toc495327145" w:history="1">
        <w:r w:rsidR="00157DB3" w:rsidRPr="00D13221">
          <w:rPr>
            <w:rStyle w:val="Kpr"/>
            <w:color w:val="auto"/>
          </w:rPr>
          <w:t xml:space="preserve">2. </w:t>
        </w:r>
        <w:r w:rsidR="00D13221">
          <w:rPr>
            <w:rStyle w:val="Kpr"/>
            <w:color w:val="auto"/>
          </w:rPr>
          <w:t>KULLANILAN TEKNOLOJİLER , YAZILIMLAR VE PROGRAMLAR</w:t>
        </w:r>
        <w:r w:rsidR="00157DB3" w:rsidRPr="00D13221">
          <w:rPr>
            <w:webHidden/>
          </w:rPr>
          <w:tab/>
        </w:r>
        <w:r w:rsidR="00157DB3" w:rsidRPr="00D13221">
          <w:rPr>
            <w:webHidden/>
          </w:rPr>
          <w:fldChar w:fldCharType="begin"/>
        </w:r>
        <w:r w:rsidR="00157DB3" w:rsidRPr="00D13221">
          <w:rPr>
            <w:webHidden/>
          </w:rPr>
          <w:instrText xml:space="preserve"> PAGEREF _Toc495327145 \h </w:instrText>
        </w:r>
        <w:r w:rsidR="00157DB3" w:rsidRPr="00D13221">
          <w:rPr>
            <w:webHidden/>
          </w:rPr>
        </w:r>
        <w:r w:rsidR="00157DB3" w:rsidRPr="00D13221">
          <w:rPr>
            <w:webHidden/>
          </w:rPr>
          <w:fldChar w:fldCharType="separate"/>
        </w:r>
        <w:r w:rsidR="00600197">
          <w:rPr>
            <w:webHidden/>
          </w:rPr>
          <w:t>2</w:t>
        </w:r>
        <w:r w:rsidR="00157DB3" w:rsidRPr="00D13221">
          <w:rPr>
            <w:webHidden/>
          </w:rPr>
          <w:fldChar w:fldCharType="end"/>
        </w:r>
      </w:hyperlink>
    </w:p>
    <w:p w14:paraId="483BE06A" w14:textId="09BBAE06" w:rsidR="00B77279" w:rsidRDefault="00000000" w:rsidP="00B77279">
      <w:pPr>
        <w:pStyle w:val="T2"/>
        <w:tabs>
          <w:tab w:val="right" w:leader="dot" w:pos="8493"/>
        </w:tabs>
        <w:rPr>
          <w:rFonts w:asciiTheme="minorHAnsi" w:eastAsiaTheme="minorEastAsia" w:hAnsiTheme="minorHAnsi" w:cstheme="minorBidi"/>
          <w:noProof/>
          <w:sz w:val="22"/>
          <w:szCs w:val="22"/>
        </w:rPr>
      </w:pPr>
      <w:hyperlink w:anchor="_Toc495327155" w:history="1">
        <w:r w:rsidR="00B77279">
          <w:rPr>
            <w:rStyle w:val="Kpr"/>
            <w:noProof/>
          </w:rPr>
          <w:t>2</w:t>
        </w:r>
        <w:r w:rsidR="00B77279" w:rsidRPr="009748AA">
          <w:rPr>
            <w:rStyle w:val="Kpr"/>
            <w:noProof/>
          </w:rPr>
          <w:t xml:space="preserve">.1 </w:t>
        </w:r>
        <w:r w:rsidR="00B77279">
          <w:rPr>
            <w:rStyle w:val="Kpr"/>
            <w:noProof/>
          </w:rPr>
          <w:t>Visual Studio Code</w:t>
        </w:r>
        <w:r w:rsidR="00B77279">
          <w:rPr>
            <w:noProof/>
            <w:webHidden/>
          </w:rPr>
          <w:tab/>
        </w:r>
        <w:r w:rsidR="00C80DEE">
          <w:rPr>
            <w:noProof/>
            <w:webHidden/>
          </w:rPr>
          <w:t>2</w:t>
        </w:r>
      </w:hyperlink>
    </w:p>
    <w:p w14:paraId="3C1D2650" w14:textId="7CB78E01" w:rsidR="00B77279" w:rsidRDefault="00000000" w:rsidP="00B77279">
      <w:pPr>
        <w:pStyle w:val="T2"/>
        <w:tabs>
          <w:tab w:val="right" w:leader="dot" w:pos="8493"/>
        </w:tabs>
        <w:rPr>
          <w:rFonts w:asciiTheme="minorHAnsi" w:eastAsiaTheme="minorEastAsia" w:hAnsiTheme="minorHAnsi" w:cstheme="minorBidi"/>
          <w:noProof/>
          <w:sz w:val="22"/>
          <w:szCs w:val="22"/>
        </w:rPr>
      </w:pPr>
      <w:hyperlink w:anchor="_Toc495327156" w:history="1">
        <w:r w:rsidR="00B77279">
          <w:rPr>
            <w:rStyle w:val="Kpr"/>
            <w:noProof/>
          </w:rPr>
          <w:t>2</w:t>
        </w:r>
        <w:r w:rsidR="00B77279" w:rsidRPr="009748AA">
          <w:rPr>
            <w:rStyle w:val="Kpr"/>
            <w:noProof/>
          </w:rPr>
          <w:t xml:space="preserve">.2 </w:t>
        </w:r>
        <w:r w:rsidR="00B77279">
          <w:rPr>
            <w:rStyle w:val="Kpr"/>
            <w:noProof/>
          </w:rPr>
          <w:t>HTML</w:t>
        </w:r>
        <w:r w:rsidR="00B77279">
          <w:rPr>
            <w:noProof/>
            <w:webHidden/>
          </w:rPr>
          <w:tab/>
        </w:r>
        <w:r w:rsidR="00C80DEE">
          <w:rPr>
            <w:noProof/>
            <w:webHidden/>
          </w:rPr>
          <w:t>2</w:t>
        </w:r>
      </w:hyperlink>
    </w:p>
    <w:p w14:paraId="7A9F775C" w14:textId="46760F8F" w:rsidR="00B77279" w:rsidRDefault="00000000" w:rsidP="00B77279">
      <w:pPr>
        <w:pStyle w:val="T2"/>
        <w:tabs>
          <w:tab w:val="right" w:leader="dot" w:pos="8493"/>
        </w:tabs>
        <w:rPr>
          <w:rFonts w:asciiTheme="minorHAnsi" w:eastAsiaTheme="minorEastAsia" w:hAnsiTheme="minorHAnsi" w:cstheme="minorBidi"/>
          <w:noProof/>
          <w:sz w:val="22"/>
          <w:szCs w:val="22"/>
        </w:rPr>
      </w:pPr>
      <w:hyperlink w:anchor="_Toc495327155" w:history="1">
        <w:r w:rsidR="00B77279">
          <w:rPr>
            <w:rStyle w:val="Kpr"/>
            <w:noProof/>
          </w:rPr>
          <w:t>2</w:t>
        </w:r>
        <w:r w:rsidR="00B77279" w:rsidRPr="009748AA">
          <w:rPr>
            <w:rStyle w:val="Kpr"/>
            <w:noProof/>
          </w:rPr>
          <w:t>.</w:t>
        </w:r>
        <w:r w:rsidR="00B77279">
          <w:rPr>
            <w:rStyle w:val="Kpr"/>
            <w:noProof/>
          </w:rPr>
          <w:t>3</w:t>
        </w:r>
        <w:r w:rsidR="00B77279" w:rsidRPr="009748AA">
          <w:rPr>
            <w:rStyle w:val="Kpr"/>
            <w:noProof/>
          </w:rPr>
          <w:t xml:space="preserve"> </w:t>
        </w:r>
        <w:r w:rsidR="00B77279">
          <w:rPr>
            <w:rStyle w:val="Kpr"/>
            <w:noProof/>
          </w:rPr>
          <w:t>CSS</w:t>
        </w:r>
        <w:r w:rsidR="00B77279">
          <w:rPr>
            <w:noProof/>
            <w:webHidden/>
          </w:rPr>
          <w:tab/>
        </w:r>
        <w:r w:rsidR="00C80DEE">
          <w:rPr>
            <w:noProof/>
            <w:webHidden/>
          </w:rPr>
          <w:t>2</w:t>
        </w:r>
      </w:hyperlink>
    </w:p>
    <w:p w14:paraId="52B2FCD5" w14:textId="374467B5" w:rsidR="00B77279" w:rsidRDefault="00000000" w:rsidP="00B77279">
      <w:pPr>
        <w:pStyle w:val="T2"/>
        <w:tabs>
          <w:tab w:val="right" w:leader="dot" w:pos="8493"/>
        </w:tabs>
        <w:rPr>
          <w:rFonts w:asciiTheme="minorHAnsi" w:eastAsiaTheme="minorEastAsia" w:hAnsiTheme="minorHAnsi" w:cstheme="minorBidi"/>
          <w:noProof/>
          <w:sz w:val="22"/>
          <w:szCs w:val="22"/>
        </w:rPr>
      </w:pPr>
      <w:hyperlink w:anchor="_Toc495327156" w:history="1">
        <w:r w:rsidR="00B77279">
          <w:rPr>
            <w:rStyle w:val="Kpr"/>
            <w:noProof/>
          </w:rPr>
          <w:t>2</w:t>
        </w:r>
        <w:r w:rsidR="00B77279" w:rsidRPr="009748AA">
          <w:rPr>
            <w:rStyle w:val="Kpr"/>
            <w:noProof/>
          </w:rPr>
          <w:t>.</w:t>
        </w:r>
        <w:r w:rsidR="00B77279">
          <w:rPr>
            <w:rStyle w:val="Kpr"/>
            <w:noProof/>
          </w:rPr>
          <w:t>4</w:t>
        </w:r>
        <w:r w:rsidR="00B77279" w:rsidRPr="009748AA">
          <w:rPr>
            <w:rStyle w:val="Kpr"/>
            <w:noProof/>
          </w:rPr>
          <w:t xml:space="preserve"> </w:t>
        </w:r>
        <w:r w:rsidR="00B77279">
          <w:rPr>
            <w:rStyle w:val="Kpr"/>
            <w:noProof/>
          </w:rPr>
          <w:t>JavaScript</w:t>
        </w:r>
        <w:r w:rsidR="00B77279">
          <w:rPr>
            <w:noProof/>
            <w:webHidden/>
          </w:rPr>
          <w:tab/>
        </w:r>
        <w:r w:rsidR="00C80DEE">
          <w:rPr>
            <w:noProof/>
            <w:webHidden/>
          </w:rPr>
          <w:t>2</w:t>
        </w:r>
      </w:hyperlink>
    </w:p>
    <w:p w14:paraId="379A4D53" w14:textId="2231717E" w:rsidR="00B77279" w:rsidRDefault="00000000" w:rsidP="00B77279">
      <w:pPr>
        <w:pStyle w:val="T2"/>
        <w:tabs>
          <w:tab w:val="right" w:leader="dot" w:pos="8493"/>
        </w:tabs>
        <w:rPr>
          <w:rFonts w:asciiTheme="minorHAnsi" w:eastAsiaTheme="minorEastAsia" w:hAnsiTheme="minorHAnsi" w:cstheme="minorBidi"/>
          <w:noProof/>
          <w:sz w:val="22"/>
          <w:szCs w:val="22"/>
        </w:rPr>
      </w:pPr>
      <w:hyperlink w:anchor="_Toc495327155" w:history="1">
        <w:r w:rsidR="00B77279">
          <w:rPr>
            <w:rStyle w:val="Kpr"/>
            <w:noProof/>
          </w:rPr>
          <w:t>2</w:t>
        </w:r>
        <w:r w:rsidR="00B77279" w:rsidRPr="009748AA">
          <w:rPr>
            <w:rStyle w:val="Kpr"/>
            <w:noProof/>
          </w:rPr>
          <w:t>.</w:t>
        </w:r>
        <w:r w:rsidR="00B77279">
          <w:rPr>
            <w:rStyle w:val="Kpr"/>
            <w:noProof/>
          </w:rPr>
          <w:t>5</w:t>
        </w:r>
        <w:r w:rsidR="00B77279" w:rsidRPr="009748AA">
          <w:rPr>
            <w:rStyle w:val="Kpr"/>
            <w:noProof/>
          </w:rPr>
          <w:t xml:space="preserve"> </w:t>
        </w:r>
        <w:r w:rsidR="00B77279">
          <w:rPr>
            <w:rStyle w:val="Kpr"/>
            <w:noProof/>
          </w:rPr>
          <w:t>Bootstrap</w:t>
        </w:r>
        <w:r w:rsidR="00B77279">
          <w:rPr>
            <w:noProof/>
            <w:webHidden/>
          </w:rPr>
          <w:tab/>
        </w:r>
        <w:r w:rsidR="00C80DEE">
          <w:rPr>
            <w:noProof/>
            <w:webHidden/>
          </w:rPr>
          <w:t>3</w:t>
        </w:r>
      </w:hyperlink>
    </w:p>
    <w:p w14:paraId="359529BE" w14:textId="5028492F" w:rsidR="00B77279" w:rsidRDefault="00000000" w:rsidP="00B77279">
      <w:pPr>
        <w:pStyle w:val="T2"/>
        <w:tabs>
          <w:tab w:val="right" w:leader="dot" w:pos="8493"/>
        </w:tabs>
        <w:rPr>
          <w:rFonts w:asciiTheme="minorHAnsi" w:eastAsiaTheme="minorEastAsia" w:hAnsiTheme="minorHAnsi" w:cstheme="minorBidi"/>
          <w:noProof/>
          <w:sz w:val="22"/>
          <w:szCs w:val="22"/>
        </w:rPr>
      </w:pPr>
      <w:hyperlink w:anchor="_Toc495327156" w:history="1">
        <w:r w:rsidR="00B77279">
          <w:rPr>
            <w:rStyle w:val="Kpr"/>
            <w:noProof/>
          </w:rPr>
          <w:t>2</w:t>
        </w:r>
        <w:r w:rsidR="00B77279" w:rsidRPr="009748AA">
          <w:rPr>
            <w:rStyle w:val="Kpr"/>
            <w:noProof/>
          </w:rPr>
          <w:t>.</w:t>
        </w:r>
        <w:r w:rsidR="00B77279">
          <w:rPr>
            <w:rStyle w:val="Kpr"/>
            <w:noProof/>
          </w:rPr>
          <w:t>6</w:t>
        </w:r>
        <w:r w:rsidR="00B77279" w:rsidRPr="009748AA">
          <w:rPr>
            <w:rStyle w:val="Kpr"/>
            <w:noProof/>
          </w:rPr>
          <w:t xml:space="preserve"> </w:t>
        </w:r>
        <w:r w:rsidR="00B77279">
          <w:rPr>
            <w:rStyle w:val="Kpr"/>
            <w:noProof/>
          </w:rPr>
          <w:t>TypeScript</w:t>
        </w:r>
        <w:r w:rsidR="00B77279">
          <w:rPr>
            <w:noProof/>
            <w:webHidden/>
          </w:rPr>
          <w:tab/>
        </w:r>
        <w:r w:rsidR="00C80DEE">
          <w:rPr>
            <w:noProof/>
            <w:webHidden/>
          </w:rPr>
          <w:t>3</w:t>
        </w:r>
      </w:hyperlink>
    </w:p>
    <w:p w14:paraId="24511B1D" w14:textId="0D4BBF34" w:rsidR="00157DB3" w:rsidRDefault="00000000" w:rsidP="00FF6C44">
      <w:pPr>
        <w:pStyle w:val="T2"/>
        <w:tabs>
          <w:tab w:val="right" w:leader="dot" w:pos="8493"/>
        </w:tabs>
        <w:rPr>
          <w:rFonts w:asciiTheme="minorHAnsi" w:eastAsiaTheme="minorEastAsia" w:hAnsiTheme="minorHAnsi" w:cstheme="minorBidi"/>
          <w:noProof/>
          <w:sz w:val="22"/>
          <w:szCs w:val="22"/>
        </w:rPr>
      </w:pPr>
      <w:hyperlink w:anchor="_Toc495327155" w:history="1">
        <w:r w:rsidR="00B77279">
          <w:rPr>
            <w:rStyle w:val="Kpr"/>
            <w:noProof/>
          </w:rPr>
          <w:t>2</w:t>
        </w:r>
        <w:r w:rsidR="00B77279" w:rsidRPr="009748AA">
          <w:rPr>
            <w:rStyle w:val="Kpr"/>
            <w:noProof/>
          </w:rPr>
          <w:t>.</w:t>
        </w:r>
        <w:r w:rsidR="00B77279">
          <w:rPr>
            <w:rStyle w:val="Kpr"/>
            <w:noProof/>
          </w:rPr>
          <w:t>7</w:t>
        </w:r>
        <w:r w:rsidR="00B77279" w:rsidRPr="009748AA">
          <w:rPr>
            <w:rStyle w:val="Kpr"/>
            <w:noProof/>
          </w:rPr>
          <w:t xml:space="preserve"> </w:t>
        </w:r>
        <w:r w:rsidR="00B77279">
          <w:rPr>
            <w:rStyle w:val="Kpr"/>
            <w:noProof/>
          </w:rPr>
          <w:t>MYSQL</w:t>
        </w:r>
        <w:r w:rsidR="00B77279">
          <w:rPr>
            <w:noProof/>
            <w:webHidden/>
          </w:rPr>
          <w:tab/>
        </w:r>
        <w:r w:rsidR="00C80DEE">
          <w:rPr>
            <w:noProof/>
            <w:webHidden/>
          </w:rPr>
          <w:t>3</w:t>
        </w:r>
      </w:hyperlink>
    </w:p>
    <w:p w14:paraId="5689FED3" w14:textId="65081938" w:rsidR="00157DB3" w:rsidRDefault="00000000">
      <w:pPr>
        <w:pStyle w:val="T1"/>
        <w:rPr>
          <w:rFonts w:asciiTheme="minorHAnsi" w:eastAsiaTheme="minorEastAsia" w:hAnsiTheme="minorHAnsi" w:cstheme="minorBidi"/>
          <w:b w:val="0"/>
          <w:sz w:val="22"/>
          <w:szCs w:val="22"/>
        </w:rPr>
      </w:pPr>
      <w:hyperlink w:anchor="_Toc495327148" w:history="1">
        <w:r w:rsidR="00157DB3" w:rsidRPr="009748AA">
          <w:rPr>
            <w:rStyle w:val="Kpr"/>
          </w:rPr>
          <w:t xml:space="preserve">3. </w:t>
        </w:r>
        <w:r w:rsidR="00D13221">
          <w:rPr>
            <w:rStyle w:val="Kpr"/>
          </w:rPr>
          <w:t>PROJE GÖRÜNÜMÜ VE KULLANIM DETAYLARI</w:t>
        </w:r>
        <w:r w:rsidR="00157DB3">
          <w:rPr>
            <w:webHidden/>
          </w:rPr>
          <w:tab/>
        </w:r>
        <w:r w:rsidR="00157DB3">
          <w:rPr>
            <w:webHidden/>
          </w:rPr>
          <w:fldChar w:fldCharType="begin"/>
        </w:r>
        <w:r w:rsidR="00157DB3">
          <w:rPr>
            <w:webHidden/>
          </w:rPr>
          <w:instrText xml:space="preserve"> PAGEREF _Toc495327148 \h </w:instrText>
        </w:r>
        <w:r w:rsidR="00157DB3">
          <w:rPr>
            <w:webHidden/>
          </w:rPr>
        </w:r>
        <w:r w:rsidR="00157DB3">
          <w:rPr>
            <w:webHidden/>
          </w:rPr>
          <w:fldChar w:fldCharType="separate"/>
        </w:r>
        <w:r w:rsidR="00600197">
          <w:rPr>
            <w:webHidden/>
          </w:rPr>
          <w:t>4</w:t>
        </w:r>
        <w:r w:rsidR="00157DB3">
          <w:rPr>
            <w:webHidden/>
          </w:rPr>
          <w:fldChar w:fldCharType="end"/>
        </w:r>
      </w:hyperlink>
    </w:p>
    <w:p w14:paraId="4C817AF4" w14:textId="5BD62CA3" w:rsidR="00FF6C44" w:rsidRDefault="00FF6C44" w:rsidP="00FF6C44">
      <w:pPr>
        <w:pStyle w:val="T2"/>
        <w:tabs>
          <w:tab w:val="right" w:leader="dot" w:pos="8493"/>
        </w:tabs>
        <w:rPr>
          <w:rFonts w:asciiTheme="minorHAnsi" w:eastAsiaTheme="minorEastAsia" w:hAnsiTheme="minorHAnsi" w:cstheme="minorBidi"/>
          <w:noProof/>
          <w:sz w:val="22"/>
          <w:szCs w:val="22"/>
        </w:rPr>
      </w:pPr>
      <w:r>
        <w:t>3</w:t>
      </w:r>
      <w:hyperlink w:anchor="_Toc495327155" w:history="1">
        <w:r w:rsidRPr="009748AA">
          <w:rPr>
            <w:rStyle w:val="Kpr"/>
            <w:noProof/>
          </w:rPr>
          <w:t xml:space="preserve">.1 </w:t>
        </w:r>
        <w:r>
          <w:rPr>
            <w:rStyle w:val="Kpr"/>
            <w:noProof/>
          </w:rPr>
          <w:t>Ana Sayfa</w:t>
        </w:r>
        <w:r>
          <w:rPr>
            <w:noProof/>
            <w:webHidden/>
          </w:rPr>
          <w:tab/>
        </w:r>
        <w:r w:rsidR="00C80DEE">
          <w:rPr>
            <w:noProof/>
            <w:webHidden/>
          </w:rPr>
          <w:t>5</w:t>
        </w:r>
      </w:hyperlink>
    </w:p>
    <w:p w14:paraId="1E56C566" w14:textId="334E8089" w:rsidR="00FF6C44" w:rsidRDefault="00000000" w:rsidP="00FF6C44">
      <w:pPr>
        <w:pStyle w:val="T2"/>
        <w:tabs>
          <w:tab w:val="right" w:leader="dot" w:pos="8493"/>
        </w:tabs>
        <w:rPr>
          <w:rFonts w:asciiTheme="minorHAnsi" w:eastAsiaTheme="minorEastAsia" w:hAnsiTheme="minorHAnsi" w:cstheme="minorBidi"/>
          <w:noProof/>
          <w:sz w:val="22"/>
          <w:szCs w:val="22"/>
        </w:rPr>
      </w:pPr>
      <w:hyperlink w:anchor="_Toc495327156" w:history="1">
        <w:r w:rsidR="00FF6C44">
          <w:rPr>
            <w:rStyle w:val="Kpr"/>
            <w:noProof/>
          </w:rPr>
          <w:t>3</w:t>
        </w:r>
        <w:r w:rsidR="00FF6C44" w:rsidRPr="009748AA">
          <w:rPr>
            <w:rStyle w:val="Kpr"/>
            <w:noProof/>
          </w:rPr>
          <w:t xml:space="preserve">.2 </w:t>
        </w:r>
        <w:r w:rsidR="00FF6C44">
          <w:rPr>
            <w:rStyle w:val="Kpr"/>
            <w:noProof/>
          </w:rPr>
          <w:t>Kayıt Olma Sayfası</w:t>
        </w:r>
        <w:r w:rsidR="00FF6C44">
          <w:rPr>
            <w:noProof/>
            <w:webHidden/>
          </w:rPr>
          <w:tab/>
        </w:r>
        <w:r w:rsidR="00C80DEE">
          <w:rPr>
            <w:noProof/>
            <w:webHidden/>
          </w:rPr>
          <w:t>5</w:t>
        </w:r>
      </w:hyperlink>
    </w:p>
    <w:p w14:paraId="01DF9CF8" w14:textId="289E8C7A" w:rsidR="00FF6C44" w:rsidRDefault="00000000" w:rsidP="00FF6C44">
      <w:pPr>
        <w:pStyle w:val="T2"/>
        <w:tabs>
          <w:tab w:val="right" w:leader="dot" w:pos="8493"/>
        </w:tabs>
        <w:rPr>
          <w:rFonts w:asciiTheme="minorHAnsi" w:eastAsiaTheme="minorEastAsia" w:hAnsiTheme="minorHAnsi" w:cstheme="minorBidi"/>
          <w:noProof/>
          <w:sz w:val="22"/>
          <w:szCs w:val="22"/>
        </w:rPr>
      </w:pPr>
      <w:hyperlink w:anchor="_Toc495327155" w:history="1">
        <w:r w:rsidR="00FF6C44">
          <w:rPr>
            <w:rStyle w:val="Kpr"/>
            <w:noProof/>
          </w:rPr>
          <w:t>3</w:t>
        </w:r>
        <w:r w:rsidR="00FF6C44" w:rsidRPr="009748AA">
          <w:rPr>
            <w:rStyle w:val="Kpr"/>
            <w:noProof/>
          </w:rPr>
          <w:t>.</w:t>
        </w:r>
        <w:r w:rsidR="00FF6C44">
          <w:rPr>
            <w:rStyle w:val="Kpr"/>
            <w:noProof/>
          </w:rPr>
          <w:t>3</w:t>
        </w:r>
        <w:r w:rsidR="00FF6C44" w:rsidRPr="009748AA">
          <w:rPr>
            <w:rStyle w:val="Kpr"/>
            <w:noProof/>
          </w:rPr>
          <w:t xml:space="preserve"> </w:t>
        </w:r>
        <w:r w:rsidR="00FF6C44">
          <w:rPr>
            <w:rStyle w:val="Kpr"/>
            <w:noProof/>
          </w:rPr>
          <w:t>Giriş yap Sayfası</w:t>
        </w:r>
        <w:r w:rsidR="00FF6C44">
          <w:rPr>
            <w:noProof/>
            <w:webHidden/>
          </w:rPr>
          <w:tab/>
        </w:r>
        <w:r w:rsidR="00C80DEE">
          <w:rPr>
            <w:noProof/>
            <w:webHidden/>
          </w:rPr>
          <w:t>7</w:t>
        </w:r>
      </w:hyperlink>
    </w:p>
    <w:p w14:paraId="7A95916F" w14:textId="796EA643" w:rsidR="00FF6C44" w:rsidRDefault="00000000" w:rsidP="00FF6C44">
      <w:pPr>
        <w:pStyle w:val="T2"/>
        <w:tabs>
          <w:tab w:val="right" w:leader="dot" w:pos="8493"/>
        </w:tabs>
        <w:rPr>
          <w:rFonts w:asciiTheme="minorHAnsi" w:eastAsiaTheme="minorEastAsia" w:hAnsiTheme="minorHAnsi" w:cstheme="minorBidi"/>
          <w:noProof/>
          <w:sz w:val="22"/>
          <w:szCs w:val="22"/>
        </w:rPr>
      </w:pPr>
      <w:hyperlink w:anchor="_Toc495327156" w:history="1">
        <w:r w:rsidR="00FF6C44">
          <w:rPr>
            <w:rStyle w:val="Kpr"/>
            <w:noProof/>
          </w:rPr>
          <w:t>3</w:t>
        </w:r>
        <w:r w:rsidR="00FF6C44" w:rsidRPr="009748AA">
          <w:rPr>
            <w:rStyle w:val="Kpr"/>
            <w:noProof/>
          </w:rPr>
          <w:t>.</w:t>
        </w:r>
        <w:r w:rsidR="00FF6C44">
          <w:rPr>
            <w:rStyle w:val="Kpr"/>
            <w:noProof/>
          </w:rPr>
          <w:t>4</w:t>
        </w:r>
        <w:r w:rsidR="00FF6C44" w:rsidRPr="009748AA">
          <w:rPr>
            <w:rStyle w:val="Kpr"/>
            <w:noProof/>
          </w:rPr>
          <w:t xml:space="preserve"> </w:t>
        </w:r>
        <w:r w:rsidR="00FF6C44">
          <w:rPr>
            <w:rStyle w:val="Kpr"/>
            <w:noProof/>
          </w:rPr>
          <w:t>Kullanıcı Sayfası</w:t>
        </w:r>
        <w:r w:rsidR="00FF6C44">
          <w:rPr>
            <w:noProof/>
            <w:webHidden/>
          </w:rPr>
          <w:tab/>
        </w:r>
        <w:r w:rsidR="00C80DEE">
          <w:rPr>
            <w:noProof/>
            <w:webHidden/>
          </w:rPr>
          <w:t>9</w:t>
        </w:r>
      </w:hyperlink>
    </w:p>
    <w:p w14:paraId="56F94A22" w14:textId="3D9BF43D" w:rsidR="00FF6C44" w:rsidRDefault="00000000" w:rsidP="00FF6C44">
      <w:pPr>
        <w:pStyle w:val="T2"/>
        <w:tabs>
          <w:tab w:val="right" w:leader="dot" w:pos="8493"/>
        </w:tabs>
        <w:rPr>
          <w:rFonts w:asciiTheme="minorHAnsi" w:eastAsiaTheme="minorEastAsia" w:hAnsiTheme="minorHAnsi" w:cstheme="minorBidi"/>
          <w:noProof/>
          <w:sz w:val="22"/>
          <w:szCs w:val="22"/>
        </w:rPr>
      </w:pPr>
      <w:hyperlink w:anchor="_Toc495327155" w:history="1">
        <w:r w:rsidR="00FF6C44">
          <w:rPr>
            <w:rStyle w:val="Kpr"/>
            <w:noProof/>
          </w:rPr>
          <w:t>3</w:t>
        </w:r>
        <w:r w:rsidR="00FF6C44" w:rsidRPr="009748AA">
          <w:rPr>
            <w:rStyle w:val="Kpr"/>
            <w:noProof/>
          </w:rPr>
          <w:t>.</w:t>
        </w:r>
        <w:r w:rsidR="00FF6C44">
          <w:rPr>
            <w:rStyle w:val="Kpr"/>
            <w:noProof/>
          </w:rPr>
          <w:t>5</w:t>
        </w:r>
        <w:r w:rsidR="00FF6C44" w:rsidRPr="009748AA">
          <w:rPr>
            <w:rStyle w:val="Kpr"/>
            <w:noProof/>
          </w:rPr>
          <w:t xml:space="preserve"> </w:t>
        </w:r>
        <w:r w:rsidR="00FF6C44">
          <w:rPr>
            <w:rStyle w:val="Kpr"/>
            <w:noProof/>
          </w:rPr>
          <w:t>Kullanıcı Sayfası Başlık Ekleme</w:t>
        </w:r>
        <w:r w:rsidR="00FF6C44">
          <w:rPr>
            <w:noProof/>
            <w:webHidden/>
          </w:rPr>
          <w:tab/>
        </w:r>
        <w:r w:rsidR="00C80DEE">
          <w:rPr>
            <w:noProof/>
            <w:webHidden/>
          </w:rPr>
          <w:t>10</w:t>
        </w:r>
      </w:hyperlink>
    </w:p>
    <w:p w14:paraId="577B0BB7" w14:textId="5CCD5F59" w:rsidR="00FF6C44" w:rsidRPr="00FF6C44" w:rsidRDefault="00000000" w:rsidP="00FF6C44">
      <w:pPr>
        <w:pStyle w:val="T2"/>
        <w:tabs>
          <w:tab w:val="right" w:leader="dot" w:pos="8493"/>
        </w:tabs>
        <w:rPr>
          <w:noProof/>
        </w:rPr>
      </w:pPr>
      <w:hyperlink w:anchor="_Toc495327156" w:history="1">
        <w:r w:rsidR="00FF6C44">
          <w:rPr>
            <w:rStyle w:val="Kpr"/>
            <w:noProof/>
          </w:rPr>
          <w:t>3</w:t>
        </w:r>
        <w:r w:rsidR="00FF6C44" w:rsidRPr="009748AA">
          <w:rPr>
            <w:rStyle w:val="Kpr"/>
            <w:noProof/>
          </w:rPr>
          <w:t>.</w:t>
        </w:r>
        <w:r w:rsidR="00FF6C44">
          <w:rPr>
            <w:rStyle w:val="Kpr"/>
            <w:noProof/>
          </w:rPr>
          <w:t>6</w:t>
        </w:r>
        <w:r w:rsidR="00FF6C44" w:rsidRPr="009748AA">
          <w:rPr>
            <w:rStyle w:val="Kpr"/>
            <w:noProof/>
          </w:rPr>
          <w:t xml:space="preserve"> </w:t>
        </w:r>
        <w:r w:rsidR="00FF6C44">
          <w:rPr>
            <w:rStyle w:val="Kpr"/>
            <w:noProof/>
          </w:rPr>
          <w:t>Kullanıcı Sayfası Kart İçeriği Ekleme</w:t>
        </w:r>
        <w:r w:rsidR="00FF6C44">
          <w:rPr>
            <w:noProof/>
            <w:webHidden/>
          </w:rPr>
          <w:tab/>
        </w:r>
        <w:r w:rsidR="00C80DEE">
          <w:rPr>
            <w:noProof/>
            <w:webHidden/>
          </w:rPr>
          <w:t>1</w:t>
        </w:r>
      </w:hyperlink>
      <w:r w:rsidR="00C80DEE">
        <w:rPr>
          <w:noProof/>
        </w:rPr>
        <w:t>5</w:t>
      </w:r>
    </w:p>
    <w:p w14:paraId="4633311E" w14:textId="0E4B9E30" w:rsidR="00FF6C44" w:rsidRDefault="00000000" w:rsidP="00FF6C44">
      <w:pPr>
        <w:pStyle w:val="T2"/>
        <w:tabs>
          <w:tab w:val="right" w:leader="dot" w:pos="8493"/>
        </w:tabs>
        <w:rPr>
          <w:rFonts w:asciiTheme="minorHAnsi" w:eastAsiaTheme="minorEastAsia" w:hAnsiTheme="minorHAnsi" w:cstheme="minorBidi"/>
          <w:noProof/>
          <w:sz w:val="22"/>
          <w:szCs w:val="22"/>
        </w:rPr>
      </w:pPr>
      <w:hyperlink w:anchor="_Toc495327156" w:history="1">
        <w:r w:rsidR="00FF6C44" w:rsidRPr="009748AA">
          <w:rPr>
            <w:rStyle w:val="Kpr"/>
            <w:noProof/>
          </w:rPr>
          <w:t xml:space="preserve">5.2 </w:t>
        </w:r>
        <w:r w:rsidR="00FF6C44">
          <w:rPr>
            <w:rStyle w:val="Kpr"/>
            <w:noProof/>
          </w:rPr>
          <w:t>Kullanıcı Sayfası Filtreleme</w:t>
        </w:r>
        <w:r w:rsidR="00FF6C44">
          <w:rPr>
            <w:noProof/>
            <w:webHidden/>
          </w:rPr>
          <w:tab/>
        </w:r>
        <w:r w:rsidR="00FF6C44">
          <w:rPr>
            <w:noProof/>
            <w:webHidden/>
          </w:rPr>
          <w:fldChar w:fldCharType="begin"/>
        </w:r>
        <w:r w:rsidR="00FF6C44">
          <w:rPr>
            <w:noProof/>
            <w:webHidden/>
          </w:rPr>
          <w:instrText xml:space="preserve"> PAGEREF _Toc495327156 \h </w:instrText>
        </w:r>
        <w:r w:rsidR="00FF6C44">
          <w:rPr>
            <w:noProof/>
            <w:webHidden/>
          </w:rPr>
        </w:r>
        <w:r w:rsidR="00FF6C44">
          <w:rPr>
            <w:noProof/>
            <w:webHidden/>
          </w:rPr>
          <w:fldChar w:fldCharType="separate"/>
        </w:r>
        <w:r w:rsidR="00600197">
          <w:rPr>
            <w:noProof/>
            <w:webHidden/>
          </w:rPr>
          <w:t>25</w:t>
        </w:r>
        <w:r w:rsidR="00FF6C44">
          <w:rPr>
            <w:noProof/>
            <w:webHidden/>
          </w:rPr>
          <w:fldChar w:fldCharType="end"/>
        </w:r>
      </w:hyperlink>
      <w:r w:rsidR="00FF6C44">
        <w:rPr>
          <w:rFonts w:eastAsiaTheme="minorEastAsia"/>
        </w:rPr>
        <w:t xml:space="preserve">   </w:t>
      </w:r>
    </w:p>
    <w:p w14:paraId="0F5F5636" w14:textId="0D8B9424" w:rsidR="00FF6C44" w:rsidRPr="00FF6C44" w:rsidRDefault="00000000" w:rsidP="00FF6C44">
      <w:pPr>
        <w:pStyle w:val="T2"/>
        <w:tabs>
          <w:tab w:val="right" w:leader="dot" w:pos="8493"/>
        </w:tabs>
        <w:rPr>
          <w:rFonts w:asciiTheme="minorHAnsi" w:eastAsiaTheme="minorEastAsia" w:hAnsiTheme="minorHAnsi" w:cstheme="minorBidi"/>
          <w:noProof/>
          <w:sz w:val="22"/>
          <w:szCs w:val="22"/>
        </w:rPr>
      </w:pPr>
      <w:hyperlink w:anchor="_Toc495327156" w:history="1">
        <w:r w:rsidR="00FF6C44" w:rsidRPr="009748AA">
          <w:rPr>
            <w:rStyle w:val="Kpr"/>
            <w:noProof/>
          </w:rPr>
          <w:t xml:space="preserve">5.2 </w:t>
        </w:r>
        <w:r w:rsidR="00FF6C44">
          <w:rPr>
            <w:rStyle w:val="Kpr"/>
            <w:noProof/>
          </w:rPr>
          <w:t>Ziyaretçi Sayfası</w:t>
        </w:r>
        <w:r w:rsidR="00FF6C44">
          <w:rPr>
            <w:noProof/>
            <w:webHidden/>
          </w:rPr>
          <w:tab/>
        </w:r>
        <w:r w:rsidR="00C80DEE">
          <w:rPr>
            <w:noProof/>
            <w:webHidden/>
          </w:rPr>
          <w:t>20</w:t>
        </w:r>
      </w:hyperlink>
    </w:p>
    <w:p w14:paraId="6C7970F7" w14:textId="19EEE99F" w:rsidR="00157DB3" w:rsidRDefault="00157DB3">
      <w:pPr>
        <w:pStyle w:val="T3"/>
        <w:tabs>
          <w:tab w:val="right" w:leader="dot" w:pos="8493"/>
        </w:tabs>
        <w:rPr>
          <w:rFonts w:asciiTheme="minorHAnsi" w:eastAsiaTheme="minorEastAsia" w:hAnsiTheme="minorHAnsi" w:cstheme="minorBidi"/>
          <w:noProof/>
          <w:sz w:val="22"/>
          <w:szCs w:val="22"/>
        </w:rPr>
      </w:pPr>
    </w:p>
    <w:p w14:paraId="09EF9B96" w14:textId="0B45F960" w:rsidR="00157DB3" w:rsidRDefault="00000000">
      <w:pPr>
        <w:pStyle w:val="T1"/>
        <w:rPr>
          <w:rFonts w:asciiTheme="minorHAnsi" w:eastAsiaTheme="minorEastAsia" w:hAnsiTheme="minorHAnsi" w:cstheme="minorBidi"/>
          <w:b w:val="0"/>
          <w:sz w:val="22"/>
          <w:szCs w:val="22"/>
        </w:rPr>
      </w:pPr>
      <w:hyperlink w:anchor="_Toc495327151" w:history="1">
        <w:r w:rsidR="00157DB3" w:rsidRPr="009748AA">
          <w:rPr>
            <w:rStyle w:val="Kpr"/>
          </w:rPr>
          <w:t xml:space="preserve">4. </w:t>
        </w:r>
        <w:r w:rsidR="00FB1814">
          <w:rPr>
            <w:rStyle w:val="Kpr"/>
          </w:rPr>
          <w:t>MATERYAL VE YÖNTEM</w:t>
        </w:r>
        <w:r w:rsidR="00157DB3">
          <w:rPr>
            <w:webHidden/>
          </w:rPr>
          <w:tab/>
        </w:r>
        <w:r w:rsidR="00C80DEE">
          <w:rPr>
            <w:webHidden/>
          </w:rPr>
          <w:t>24</w:t>
        </w:r>
      </w:hyperlink>
    </w:p>
    <w:p w14:paraId="7B167926" w14:textId="5666233D" w:rsidR="00157DB3" w:rsidRDefault="00000000">
      <w:pPr>
        <w:pStyle w:val="T1"/>
        <w:rPr>
          <w:rFonts w:asciiTheme="minorHAnsi" w:eastAsiaTheme="minorEastAsia" w:hAnsiTheme="minorHAnsi" w:cstheme="minorBidi"/>
          <w:b w:val="0"/>
          <w:sz w:val="22"/>
          <w:szCs w:val="22"/>
        </w:rPr>
      </w:pPr>
      <w:hyperlink w:anchor="_Toc495327154" w:history="1">
        <w:r w:rsidR="00157DB3" w:rsidRPr="009748AA">
          <w:rPr>
            <w:rStyle w:val="Kpr"/>
          </w:rPr>
          <w:t>5. SONUÇLAR VE ÖNERİLER</w:t>
        </w:r>
        <w:r w:rsidR="00157DB3">
          <w:rPr>
            <w:webHidden/>
          </w:rPr>
          <w:tab/>
        </w:r>
        <w:r w:rsidR="00157DB3">
          <w:rPr>
            <w:webHidden/>
          </w:rPr>
          <w:fldChar w:fldCharType="begin"/>
        </w:r>
        <w:r w:rsidR="00157DB3">
          <w:rPr>
            <w:webHidden/>
          </w:rPr>
          <w:instrText xml:space="preserve"> PAGEREF _Toc495327154 \h </w:instrText>
        </w:r>
        <w:r w:rsidR="00157DB3">
          <w:rPr>
            <w:webHidden/>
          </w:rPr>
        </w:r>
        <w:r w:rsidR="00157DB3">
          <w:rPr>
            <w:webHidden/>
          </w:rPr>
          <w:fldChar w:fldCharType="separate"/>
        </w:r>
        <w:r w:rsidR="00600197">
          <w:rPr>
            <w:webHidden/>
          </w:rPr>
          <w:t>25</w:t>
        </w:r>
        <w:r w:rsidR="00157DB3">
          <w:rPr>
            <w:webHidden/>
          </w:rPr>
          <w:fldChar w:fldCharType="end"/>
        </w:r>
      </w:hyperlink>
    </w:p>
    <w:p w14:paraId="2832934D" w14:textId="135BB4EE" w:rsidR="00157DB3" w:rsidRDefault="00000000">
      <w:pPr>
        <w:pStyle w:val="T2"/>
        <w:tabs>
          <w:tab w:val="right" w:leader="dot" w:pos="8493"/>
        </w:tabs>
        <w:rPr>
          <w:rFonts w:asciiTheme="minorHAnsi" w:eastAsiaTheme="minorEastAsia" w:hAnsiTheme="minorHAnsi" w:cstheme="minorBidi"/>
          <w:noProof/>
          <w:sz w:val="22"/>
          <w:szCs w:val="22"/>
        </w:rPr>
      </w:pPr>
      <w:hyperlink w:anchor="_Toc495327155" w:history="1">
        <w:r w:rsidR="00157DB3" w:rsidRPr="009748AA">
          <w:rPr>
            <w:rStyle w:val="Kpr"/>
            <w:noProof/>
          </w:rPr>
          <w:t>5.1 Sonuçlar</w:t>
        </w:r>
        <w:r w:rsidR="00157DB3">
          <w:rPr>
            <w:noProof/>
            <w:webHidden/>
          </w:rPr>
          <w:tab/>
        </w:r>
        <w:r w:rsidR="00157DB3">
          <w:rPr>
            <w:noProof/>
            <w:webHidden/>
          </w:rPr>
          <w:fldChar w:fldCharType="begin"/>
        </w:r>
        <w:r w:rsidR="00157DB3">
          <w:rPr>
            <w:noProof/>
            <w:webHidden/>
          </w:rPr>
          <w:instrText xml:space="preserve"> PAGEREF _Toc495327155 \h </w:instrText>
        </w:r>
        <w:r w:rsidR="00157DB3">
          <w:rPr>
            <w:noProof/>
            <w:webHidden/>
          </w:rPr>
        </w:r>
        <w:r w:rsidR="00157DB3">
          <w:rPr>
            <w:noProof/>
            <w:webHidden/>
          </w:rPr>
          <w:fldChar w:fldCharType="separate"/>
        </w:r>
        <w:r w:rsidR="00600197">
          <w:rPr>
            <w:noProof/>
            <w:webHidden/>
          </w:rPr>
          <w:t>25</w:t>
        </w:r>
        <w:r w:rsidR="00157DB3">
          <w:rPr>
            <w:noProof/>
            <w:webHidden/>
          </w:rPr>
          <w:fldChar w:fldCharType="end"/>
        </w:r>
      </w:hyperlink>
    </w:p>
    <w:p w14:paraId="3749CB69" w14:textId="5E12D33C" w:rsidR="00157DB3" w:rsidRDefault="00000000">
      <w:pPr>
        <w:pStyle w:val="T2"/>
        <w:tabs>
          <w:tab w:val="right" w:leader="dot" w:pos="8493"/>
        </w:tabs>
        <w:rPr>
          <w:rFonts w:asciiTheme="minorHAnsi" w:eastAsiaTheme="minorEastAsia" w:hAnsiTheme="minorHAnsi" w:cstheme="minorBidi"/>
          <w:noProof/>
          <w:sz w:val="22"/>
          <w:szCs w:val="22"/>
        </w:rPr>
      </w:pPr>
      <w:hyperlink w:anchor="_Toc495327156" w:history="1">
        <w:r w:rsidR="00157DB3" w:rsidRPr="009748AA">
          <w:rPr>
            <w:rStyle w:val="Kpr"/>
            <w:noProof/>
          </w:rPr>
          <w:t>5.2 Öneriler</w:t>
        </w:r>
        <w:r w:rsidR="00157DB3">
          <w:rPr>
            <w:noProof/>
            <w:webHidden/>
          </w:rPr>
          <w:tab/>
        </w:r>
        <w:r w:rsidR="00157DB3">
          <w:rPr>
            <w:noProof/>
            <w:webHidden/>
          </w:rPr>
          <w:fldChar w:fldCharType="begin"/>
        </w:r>
        <w:r w:rsidR="00157DB3">
          <w:rPr>
            <w:noProof/>
            <w:webHidden/>
          </w:rPr>
          <w:instrText xml:space="preserve"> PAGEREF _Toc495327156 \h </w:instrText>
        </w:r>
        <w:r w:rsidR="00157DB3">
          <w:rPr>
            <w:noProof/>
            <w:webHidden/>
          </w:rPr>
        </w:r>
        <w:r w:rsidR="00157DB3">
          <w:rPr>
            <w:noProof/>
            <w:webHidden/>
          </w:rPr>
          <w:fldChar w:fldCharType="separate"/>
        </w:r>
        <w:r w:rsidR="00600197">
          <w:rPr>
            <w:noProof/>
            <w:webHidden/>
          </w:rPr>
          <w:t>25</w:t>
        </w:r>
        <w:r w:rsidR="00157DB3">
          <w:rPr>
            <w:noProof/>
            <w:webHidden/>
          </w:rPr>
          <w:fldChar w:fldCharType="end"/>
        </w:r>
      </w:hyperlink>
    </w:p>
    <w:p w14:paraId="250D5E34" w14:textId="6289A27C" w:rsidR="00157DB3" w:rsidRDefault="00000000">
      <w:pPr>
        <w:pStyle w:val="T1"/>
        <w:rPr>
          <w:rFonts w:asciiTheme="minorHAnsi" w:eastAsiaTheme="minorEastAsia" w:hAnsiTheme="minorHAnsi" w:cstheme="minorBidi"/>
          <w:b w:val="0"/>
          <w:sz w:val="22"/>
          <w:szCs w:val="22"/>
        </w:rPr>
      </w:pPr>
      <w:hyperlink w:anchor="_Toc495327157" w:history="1">
        <w:r w:rsidR="00157DB3" w:rsidRPr="009748AA">
          <w:rPr>
            <w:rStyle w:val="Kpr"/>
          </w:rPr>
          <w:t>KAYNAKLAR</w:t>
        </w:r>
        <w:r w:rsidR="00157DB3">
          <w:rPr>
            <w:webHidden/>
          </w:rPr>
          <w:tab/>
        </w:r>
        <w:r w:rsidR="00157DB3">
          <w:rPr>
            <w:webHidden/>
          </w:rPr>
          <w:fldChar w:fldCharType="begin"/>
        </w:r>
        <w:r w:rsidR="00157DB3">
          <w:rPr>
            <w:webHidden/>
          </w:rPr>
          <w:instrText xml:space="preserve"> PAGEREF _Toc495327157 \h </w:instrText>
        </w:r>
        <w:r w:rsidR="00157DB3">
          <w:rPr>
            <w:webHidden/>
          </w:rPr>
        </w:r>
        <w:r w:rsidR="00157DB3">
          <w:rPr>
            <w:webHidden/>
          </w:rPr>
          <w:fldChar w:fldCharType="separate"/>
        </w:r>
        <w:r w:rsidR="00600197">
          <w:rPr>
            <w:webHidden/>
          </w:rPr>
          <w:t>26</w:t>
        </w:r>
        <w:r w:rsidR="00157DB3">
          <w:rPr>
            <w:webHidden/>
          </w:rPr>
          <w:fldChar w:fldCharType="end"/>
        </w:r>
      </w:hyperlink>
    </w:p>
    <w:p w14:paraId="725431C0" w14:textId="77777777" w:rsidR="009D564E" w:rsidRPr="005B5FDE" w:rsidRDefault="009D564E" w:rsidP="009D564E">
      <w:pPr>
        <w:pStyle w:val="TezMetni10Satr"/>
        <w:ind w:firstLine="0"/>
        <w:rPr>
          <w:bCs/>
        </w:rPr>
      </w:pPr>
      <w:r>
        <w:rPr>
          <w:bCs/>
        </w:rPr>
        <w:fldChar w:fldCharType="end"/>
      </w:r>
    </w:p>
    <w:p w14:paraId="23059128" w14:textId="77777777" w:rsidR="009D564E" w:rsidRPr="005B5FDE" w:rsidRDefault="009D564E" w:rsidP="009D564E">
      <w:pPr>
        <w:pStyle w:val="TezMetni10Satr"/>
        <w:ind w:firstLine="0"/>
        <w:rPr>
          <w:bCs/>
        </w:rPr>
      </w:pPr>
    </w:p>
    <w:p w14:paraId="279E6F7E" w14:textId="77777777" w:rsidR="009D564E" w:rsidRDefault="009D564E" w:rsidP="009D564E">
      <w:pPr>
        <w:pStyle w:val="TezMetni10Satr"/>
        <w:ind w:firstLine="0"/>
        <w:rPr>
          <w:bCs/>
        </w:rPr>
      </w:pPr>
    </w:p>
    <w:p w14:paraId="042804F3" w14:textId="77777777" w:rsidR="009D564E" w:rsidRDefault="009D564E" w:rsidP="009D564E">
      <w:pPr>
        <w:pStyle w:val="TezMetni10Satr"/>
        <w:ind w:firstLine="0"/>
        <w:rPr>
          <w:bCs/>
        </w:rPr>
      </w:pPr>
    </w:p>
    <w:p w14:paraId="0E529F65" w14:textId="77777777" w:rsidR="009D564E" w:rsidRDefault="009D564E" w:rsidP="009D564E">
      <w:pPr>
        <w:pStyle w:val="TezMetni10Satr"/>
        <w:ind w:firstLine="0"/>
        <w:rPr>
          <w:bCs/>
        </w:rPr>
      </w:pPr>
    </w:p>
    <w:p w14:paraId="12B99340" w14:textId="77777777" w:rsidR="009D564E" w:rsidRDefault="009D564E" w:rsidP="009D564E">
      <w:pPr>
        <w:pStyle w:val="TezMetni10Satr"/>
        <w:ind w:firstLine="0"/>
        <w:rPr>
          <w:bCs/>
        </w:rPr>
      </w:pPr>
    </w:p>
    <w:p w14:paraId="168DD990" w14:textId="35422437" w:rsidR="009D564E" w:rsidRPr="00513396" w:rsidRDefault="009D564E" w:rsidP="00513396">
      <w:pPr>
        <w:rPr>
          <w:bCs/>
        </w:rPr>
      </w:pPr>
      <w:bookmarkStart w:id="4" w:name="_Toc257628859"/>
      <w:r>
        <w:rPr>
          <w:b/>
          <w:bCs/>
        </w:rPr>
        <w:br w:type="page"/>
      </w:r>
      <w:bookmarkEnd w:id="4"/>
    </w:p>
    <w:p w14:paraId="2FF925F0" w14:textId="77777777" w:rsidR="009D564E" w:rsidRDefault="009D564E" w:rsidP="009D564E">
      <w:pPr>
        <w:pStyle w:val="TezMetni10Satr"/>
        <w:ind w:firstLine="0"/>
        <w:sectPr w:rsidR="009D564E" w:rsidSect="00157DB3">
          <w:headerReference w:type="default" r:id="rId12"/>
          <w:footerReference w:type="default" r:id="rId13"/>
          <w:pgSz w:w="11906" w:h="16838" w:code="9"/>
          <w:pgMar w:top="1418" w:right="1418" w:bottom="1418" w:left="1985" w:header="709" w:footer="709" w:gutter="0"/>
          <w:pgNumType w:fmt="lowerRoman" w:start="4"/>
          <w:cols w:space="708"/>
          <w:docGrid w:linePitch="360"/>
        </w:sectPr>
      </w:pPr>
    </w:p>
    <w:p w14:paraId="0431378A" w14:textId="77777777" w:rsidR="009D564E" w:rsidRPr="005B5FDE" w:rsidRDefault="009D564E" w:rsidP="009D564E">
      <w:pPr>
        <w:pStyle w:val="Balk1"/>
      </w:pPr>
      <w:bookmarkStart w:id="5" w:name="_Toc257628860"/>
      <w:bookmarkStart w:id="6" w:name="_Toc495327142"/>
      <w:r w:rsidRPr="005B5FDE">
        <w:lastRenderedPageBreak/>
        <w:t>1. GİRİŞ</w:t>
      </w:r>
      <w:bookmarkEnd w:id="5"/>
      <w:bookmarkEnd w:id="6"/>
    </w:p>
    <w:p w14:paraId="58C2216C" w14:textId="77777777" w:rsidR="009D564E" w:rsidRDefault="009D564E" w:rsidP="00513396">
      <w:pPr>
        <w:pStyle w:val="TezMetni15Satr"/>
        <w:ind w:firstLine="0"/>
      </w:pPr>
    </w:p>
    <w:p w14:paraId="45D3E0F7" w14:textId="7278E50A" w:rsidR="00513396" w:rsidRDefault="00513396" w:rsidP="00513396">
      <w:pPr>
        <w:pStyle w:val="TezMetni15Satr"/>
        <w:ind w:firstLine="0"/>
      </w:pPr>
      <w:r>
        <w:t>Teknolojinin hızla gelişmesiyle birlikte, internet artık hayatımızın ayrılmaz bir parçası haline geldi. İnternet üzerindeki web siteleri, uygulamalar ve diğer dijital platformlar, birçok insanın bilgi paylaşmasına ürün ve hizmetlerini sunmasına ve büyük bir kitleye ulaşmasına olanak sağlıyor.  Bu durum, Kamu da kendine yer buldu ve KAP sitesinin oluşmasına neden oldu.</w:t>
      </w:r>
    </w:p>
    <w:p w14:paraId="41FFA4C4" w14:textId="77777777" w:rsidR="00513396" w:rsidRDefault="00513396" w:rsidP="00513396">
      <w:pPr>
        <w:pStyle w:val="TezMetni15Satr"/>
        <w:ind w:firstLine="0"/>
      </w:pPr>
    </w:p>
    <w:p w14:paraId="3633AA24" w14:textId="6C6A3852" w:rsidR="00513396" w:rsidRPr="005B5FDE" w:rsidRDefault="00513396" w:rsidP="00513396">
      <w:pPr>
        <w:pStyle w:val="TezMetni15Satr"/>
        <w:ind w:firstLine="0"/>
      </w:pPr>
      <w:r>
        <w:t xml:space="preserve">  </w:t>
      </w:r>
    </w:p>
    <w:p w14:paraId="126976E1" w14:textId="38659918" w:rsidR="00FC5DE2" w:rsidRDefault="00513396" w:rsidP="00C15516">
      <w:pPr>
        <w:pStyle w:val="TezMetni15Satr"/>
        <w:ind w:firstLine="0"/>
      </w:pPr>
      <w:r>
        <w:t xml:space="preserve">Son zamanlarda şirketlerin birbirinden haberdar olması </w:t>
      </w:r>
      <w:r w:rsidR="00C15516">
        <w:t>ve aldıkları kararlar yaptıkları anlaşmalardan diğer insanlara bildirmeleri çok önemli bir rol almıştır. Bir projenin hayata geçirilmesi, genellikle farklı uzmanlık alanlarına ihtiyaç duyan bir dizi görev içerir. Örneğin bir web projesi tasarım</w:t>
      </w:r>
      <w:r w:rsidR="00FC5DE2">
        <w:t>ı</w:t>
      </w:r>
      <w:r w:rsidR="00C15516">
        <w:t xml:space="preserve">, </w:t>
      </w:r>
      <w:r w:rsidR="00FC5DE2">
        <w:t>front-end kodlaması, back-end kodlaması, veritabanının kurulması, gibi birçok farklı parçaya bölünebilir. Her bir parça, Kendi uzmanlık ve deneyim gerektiren bir alan temsil eder.</w:t>
      </w:r>
    </w:p>
    <w:p w14:paraId="3CEFEFED" w14:textId="77777777" w:rsidR="00FC5DE2" w:rsidRDefault="00FC5DE2" w:rsidP="00C15516">
      <w:pPr>
        <w:pStyle w:val="TezMetni15Satr"/>
        <w:ind w:firstLine="0"/>
      </w:pPr>
    </w:p>
    <w:p w14:paraId="38E53A06" w14:textId="77777777" w:rsidR="00091B87" w:rsidRDefault="00091B87" w:rsidP="00C15516">
      <w:pPr>
        <w:pStyle w:val="TezMetni15Satr"/>
        <w:ind w:firstLine="0"/>
      </w:pPr>
    </w:p>
    <w:p w14:paraId="12FE2052" w14:textId="6984DBB9" w:rsidR="009D564E" w:rsidRPr="00FC5DE2" w:rsidRDefault="00FC5DE2" w:rsidP="00C15516">
      <w:pPr>
        <w:pStyle w:val="TezMetni15Satr"/>
        <w:ind w:firstLine="0"/>
      </w:pPr>
      <w:r>
        <w:t xml:space="preserve">Bu projenin amacı, </w:t>
      </w:r>
      <w:r w:rsidRPr="00FC5DE2">
        <w:rPr>
          <w:color w:val="0D0D0D"/>
          <w:shd w:val="clear" w:color="auto" w:fill="FFFFFF"/>
        </w:rPr>
        <w:t>KAP (Kamuyu Aydınlatma Platformu)</w:t>
      </w:r>
      <w:r>
        <w:rPr>
          <w:color w:val="0D0D0D"/>
          <w:shd w:val="clear" w:color="auto" w:fill="FFFFFF"/>
        </w:rPr>
        <w:t xml:space="preserve"> adında bir web sitesi oluşturup.</w:t>
      </w:r>
      <w:r w:rsidRPr="00FC5DE2">
        <w:rPr>
          <w:color w:val="0D0D0D"/>
          <w:shd w:val="clear" w:color="auto" w:fill="FFFFFF"/>
        </w:rPr>
        <w:t xml:space="preserve"> Türkiye'deki halka açık şirketlerin ve sermaye piyasası kurumlarının kamuya açıklanması gereken bilgi ve belgelerini elektronik ortamda güvenli ve hızlı bir şekilde iletmelerini sağlayan bir platform</w:t>
      </w:r>
      <w:r>
        <w:rPr>
          <w:color w:val="0D0D0D"/>
          <w:shd w:val="clear" w:color="auto" w:fill="FFFFFF"/>
        </w:rPr>
        <w:t xml:space="preserve"> oluşturmaktır</w:t>
      </w:r>
      <w:r w:rsidRPr="00FC5DE2">
        <w:rPr>
          <w:color w:val="0D0D0D"/>
          <w:shd w:val="clear" w:color="auto" w:fill="FFFFFF"/>
        </w:rPr>
        <w:t>. Bu platform, sermaye piyasasında şeffaflık, güvenilirlik ve etkin bilgi akışını sağlamayı amaçla</w:t>
      </w:r>
      <w:r>
        <w:rPr>
          <w:color w:val="0D0D0D"/>
          <w:shd w:val="clear" w:color="auto" w:fill="FFFFFF"/>
        </w:rPr>
        <w:t>maktadır</w:t>
      </w:r>
      <w:r w:rsidRPr="00FC5DE2">
        <w:rPr>
          <w:color w:val="0D0D0D"/>
          <w:shd w:val="clear" w:color="auto" w:fill="FFFFFF"/>
        </w:rPr>
        <w:t>. KAP, yatırımcıların, şirketlerin ve diğer ilgililerin güncel ve doğru bilgiye kolayca erişimini temin ederek piyasalarda güveni artırır ve yatırım kararlarının sağlıklı bir şekilde alınmasına katkı sağlar. KAP üzerinden şirketler finansal raporlarını, özel durum açıklamalarını, genel kurul toplantılarına ilişkin bilgileri ve diğer önemli bilgileri kamuoyu ile payla</w:t>
      </w:r>
      <w:r>
        <w:rPr>
          <w:color w:val="0D0D0D"/>
          <w:shd w:val="clear" w:color="auto" w:fill="FFFFFF"/>
        </w:rPr>
        <w:t>şabilmektedir</w:t>
      </w:r>
      <w:r w:rsidRPr="00FC5DE2">
        <w:rPr>
          <w:color w:val="0D0D0D"/>
          <w:shd w:val="clear" w:color="auto" w:fill="FFFFFF"/>
        </w:rPr>
        <w:t>.</w:t>
      </w:r>
      <w:r w:rsidRPr="00FC5DE2">
        <w:t xml:space="preserve"> </w:t>
      </w:r>
    </w:p>
    <w:p w14:paraId="3A2AA702" w14:textId="77777777" w:rsidR="009D564E" w:rsidRDefault="009D564E" w:rsidP="009D564E">
      <w:pPr>
        <w:pStyle w:val="TezMetni15Satr"/>
      </w:pPr>
    </w:p>
    <w:p w14:paraId="1155BA91" w14:textId="77777777" w:rsidR="009D564E" w:rsidRDefault="009D564E">
      <w:pPr>
        <w:rPr>
          <w:rFonts w:cs="Arial"/>
          <w:b/>
          <w:bCs/>
          <w:kern w:val="32"/>
        </w:rPr>
      </w:pPr>
      <w:bookmarkStart w:id="7" w:name="_Toc257628864"/>
      <w:r>
        <w:br w:type="page"/>
      </w:r>
    </w:p>
    <w:p w14:paraId="20E3010E" w14:textId="33B20F3E" w:rsidR="009D564E" w:rsidRPr="005B5FDE" w:rsidRDefault="009D564E" w:rsidP="009D564E">
      <w:pPr>
        <w:pStyle w:val="Balk1"/>
      </w:pPr>
      <w:bookmarkStart w:id="8" w:name="_Toc495327145"/>
      <w:r w:rsidRPr="005B5FDE">
        <w:lastRenderedPageBreak/>
        <w:t xml:space="preserve">2. </w:t>
      </w:r>
      <w:bookmarkEnd w:id="7"/>
      <w:bookmarkEnd w:id="8"/>
      <w:r w:rsidR="00B6141D">
        <w:t>KULLANILAN TEKNOLOJİLER, YAZILIMLAR VE PROGRAMLAR</w:t>
      </w:r>
    </w:p>
    <w:p w14:paraId="3FAC284A" w14:textId="77777777" w:rsidR="009D564E" w:rsidRDefault="009D564E" w:rsidP="009D564E">
      <w:pPr>
        <w:pStyle w:val="TezMetni15Satr"/>
      </w:pPr>
    </w:p>
    <w:p w14:paraId="6E7376CB" w14:textId="59752FB2" w:rsidR="009D564E" w:rsidRPr="005B5FDE" w:rsidRDefault="00B6141D" w:rsidP="00B6141D">
      <w:pPr>
        <w:pStyle w:val="TezMetni15Satr"/>
        <w:ind w:firstLine="0"/>
      </w:pPr>
      <w:r>
        <w:t>Proje oluşturulurken kullanılan teknolojiler, yazılımlar ve programlar aşağıda tanıtılmıştır.</w:t>
      </w:r>
    </w:p>
    <w:p w14:paraId="5EA137F7" w14:textId="77777777" w:rsidR="009D564E" w:rsidRDefault="009D564E" w:rsidP="009D564E">
      <w:pPr>
        <w:pStyle w:val="TezMetni15Satr"/>
      </w:pPr>
    </w:p>
    <w:p w14:paraId="2F114F9F" w14:textId="77777777" w:rsidR="001763A7" w:rsidRPr="005B5FDE" w:rsidRDefault="001763A7" w:rsidP="009D564E">
      <w:pPr>
        <w:pStyle w:val="TezMetni15Satr"/>
      </w:pPr>
    </w:p>
    <w:p w14:paraId="3142CB0C" w14:textId="6A74493F" w:rsidR="00F20104" w:rsidRPr="00F20104" w:rsidRDefault="009D564E" w:rsidP="00F20104">
      <w:pPr>
        <w:pStyle w:val="Balk2"/>
      </w:pPr>
      <w:bookmarkStart w:id="9" w:name="_Toc257628865"/>
      <w:bookmarkStart w:id="10" w:name="_Toc495327146"/>
      <w:r w:rsidRPr="005B5FDE">
        <w:t xml:space="preserve">2.1. </w:t>
      </w:r>
      <w:bookmarkEnd w:id="9"/>
      <w:bookmarkEnd w:id="10"/>
      <w:r w:rsidR="00B6141D">
        <w:t xml:space="preserve">Visual Studio Code </w:t>
      </w:r>
    </w:p>
    <w:p w14:paraId="1324DABB" w14:textId="0EAF4743" w:rsidR="009D564E" w:rsidRDefault="00B6141D" w:rsidP="00B6141D">
      <w:pPr>
        <w:pStyle w:val="TezMetni15Satr"/>
        <w:ind w:firstLine="0"/>
      </w:pPr>
      <w:r>
        <w:t>Visual Studio Code, modern bir kod düzenleyicisi ve geliştirme ortamıdır. Projede Kullanılan bu araç, geliştiricilere kod yazma, hata ayıklama ve projeyi yönetme imkânı sunar.</w:t>
      </w:r>
    </w:p>
    <w:p w14:paraId="7F176F3F" w14:textId="77777777" w:rsidR="001763A7" w:rsidRDefault="001763A7" w:rsidP="00B6141D">
      <w:pPr>
        <w:pStyle w:val="TezMetni15Satr"/>
        <w:ind w:firstLine="0"/>
      </w:pPr>
    </w:p>
    <w:p w14:paraId="7211A31C" w14:textId="29AB4BB4" w:rsidR="00B6141D" w:rsidRDefault="00B6141D" w:rsidP="00B6141D">
      <w:pPr>
        <w:pStyle w:val="Balk3"/>
      </w:pPr>
      <w:r w:rsidRPr="005B5FDE">
        <w:t>2.</w:t>
      </w:r>
      <w:r>
        <w:t>2. HTML</w:t>
      </w:r>
    </w:p>
    <w:p w14:paraId="4A986DDD" w14:textId="77777777" w:rsidR="00F20104" w:rsidRPr="00F20104" w:rsidRDefault="00F20104" w:rsidP="00F20104"/>
    <w:p w14:paraId="046D07FA" w14:textId="44C33947" w:rsidR="00B6141D" w:rsidRPr="00B6141D" w:rsidRDefault="00B6141D" w:rsidP="00B6141D">
      <w:pPr>
        <w:pStyle w:val="TezMetni15Satr"/>
        <w:ind w:firstLine="0"/>
      </w:pPr>
      <w:r w:rsidRPr="00B6141D">
        <w:rPr>
          <w:color w:val="0D0D0D"/>
          <w:shd w:val="clear" w:color="auto" w:fill="FFFFFF"/>
        </w:rPr>
        <w:t>HTML (HyperText Markup Language), web sayfalarının temel yapı taşını oluşturan bir işaretleme dilidir. HTML, metinlerin, görüntülerin, bağlantıların ve diğer içerik türlerinin web tarayıcılarında nasıl görüntüleneceğini belirler. HTML, etiket adı verilen özel işaretlemeler kullanılarak yapılandırılır. Bu etiketler, tarayıcıya belirli içerik parçalarını nasıl işlemesi gerektiğini söyler.</w:t>
      </w:r>
    </w:p>
    <w:p w14:paraId="5159C5AB" w14:textId="77777777" w:rsidR="00B6141D" w:rsidRDefault="00B6141D" w:rsidP="00B6141D">
      <w:pPr>
        <w:pStyle w:val="TezMetni15Satr"/>
        <w:ind w:firstLine="0"/>
      </w:pPr>
    </w:p>
    <w:p w14:paraId="737FE116" w14:textId="2D635FB3" w:rsidR="00B6141D" w:rsidRDefault="00B6141D" w:rsidP="00B6141D">
      <w:pPr>
        <w:pStyle w:val="Balk3"/>
      </w:pPr>
      <w:r w:rsidRPr="005B5FDE">
        <w:t>2.</w:t>
      </w:r>
      <w:r w:rsidR="00F20104">
        <w:t>3</w:t>
      </w:r>
      <w:r>
        <w:t>. CSS</w:t>
      </w:r>
    </w:p>
    <w:p w14:paraId="63DBFCED" w14:textId="77777777" w:rsidR="00F20104" w:rsidRPr="00F20104" w:rsidRDefault="00F20104" w:rsidP="00F20104"/>
    <w:p w14:paraId="53515D94" w14:textId="73F6AD44" w:rsidR="00B6141D" w:rsidRDefault="00B6141D" w:rsidP="00B6141D">
      <w:pPr>
        <w:pStyle w:val="TezMetni15Satr"/>
        <w:ind w:firstLine="0"/>
        <w:rPr>
          <w:color w:val="0D0D0D"/>
          <w:shd w:val="clear" w:color="auto" w:fill="FFFFFF"/>
        </w:rPr>
      </w:pPr>
      <w:r w:rsidRPr="00F632AD">
        <w:rPr>
          <w:color w:val="0D0D0D"/>
          <w:shd w:val="clear" w:color="auto" w:fill="FFFFFF"/>
        </w:rPr>
        <w:t>CSS (Cascading Style Sheets), HTML ile oluşturulan web sayfalarının görsel tasarımını ve düzenini belirlemek için kullanılan bir stil dilidir. CSS, HTML belgesinin içerik yapısını değiştirmeden, sayfanın stilini ve yerleşimini kontrol eder. Bu, geliştiricilerin ve tasarımcıların web sayfalarının görünümünü ve hissini özelleştirmelerine olanak tanır.</w:t>
      </w:r>
    </w:p>
    <w:p w14:paraId="0B21F21A" w14:textId="77777777" w:rsidR="001763A7" w:rsidRDefault="001763A7" w:rsidP="00B6141D">
      <w:pPr>
        <w:pStyle w:val="TezMetni15Satr"/>
        <w:ind w:firstLine="0"/>
        <w:rPr>
          <w:color w:val="0D0D0D"/>
          <w:shd w:val="clear" w:color="auto" w:fill="FFFFFF"/>
        </w:rPr>
      </w:pPr>
    </w:p>
    <w:p w14:paraId="203A1941" w14:textId="0526CEDD" w:rsidR="00F20104" w:rsidRDefault="00F20104" w:rsidP="00F20104">
      <w:pPr>
        <w:pStyle w:val="Balk3"/>
      </w:pPr>
      <w:r w:rsidRPr="005B5FDE">
        <w:t>2.</w:t>
      </w:r>
      <w:r>
        <w:t>4. JavaScript</w:t>
      </w:r>
    </w:p>
    <w:p w14:paraId="6FE78689" w14:textId="77777777" w:rsidR="00F20104" w:rsidRPr="00F20104" w:rsidRDefault="00F20104" w:rsidP="00F20104"/>
    <w:p w14:paraId="73019EE8" w14:textId="7B6CB1A1" w:rsidR="00F20104" w:rsidRDefault="001763A7" w:rsidP="00B6141D">
      <w:pPr>
        <w:pStyle w:val="TezMetni15Satr"/>
        <w:ind w:firstLine="0"/>
        <w:rPr>
          <w:color w:val="0D0D0D"/>
          <w:shd w:val="clear" w:color="auto" w:fill="FFFFFF"/>
        </w:rPr>
      </w:pPr>
      <w:r w:rsidRPr="001763A7">
        <w:rPr>
          <w:color w:val="0D0D0D"/>
          <w:shd w:val="clear" w:color="auto" w:fill="FFFFFF"/>
        </w:rPr>
        <w:t>JavaScript, web sayfalarına etkileşim ve dinamik içerik eklemek için kullanılan yüksek seviyeli, yorumlanan bir programlama dilidir. JavaScript, HTML ve CSS ile birlikte web geliştirme teknolojilerinin temel taşlarından biridir. HTML sayfanın yapısını, CSS sayfanın stilini belirlerken, JavaScript sayfanın davranışını yönetir. Bu dil, istemci tarafında (client-side) çalışarak web sayfalarının daha dinamik ve kullanıcı dostu olmasını sağlar.</w:t>
      </w:r>
    </w:p>
    <w:p w14:paraId="44CB76A2" w14:textId="77777777" w:rsidR="001763A7" w:rsidRDefault="001763A7" w:rsidP="00B6141D">
      <w:pPr>
        <w:pStyle w:val="TezMetni15Satr"/>
        <w:ind w:firstLine="0"/>
        <w:rPr>
          <w:color w:val="0D0D0D"/>
          <w:shd w:val="clear" w:color="auto" w:fill="FFFFFF"/>
        </w:rPr>
      </w:pPr>
    </w:p>
    <w:p w14:paraId="3157211F" w14:textId="602F5E26" w:rsidR="001763A7" w:rsidRDefault="001763A7" w:rsidP="001763A7">
      <w:pPr>
        <w:pStyle w:val="Balk3"/>
      </w:pPr>
      <w:r w:rsidRPr="005B5FDE">
        <w:lastRenderedPageBreak/>
        <w:t>2.</w:t>
      </w:r>
      <w:r>
        <w:t>5. Bootstrap</w:t>
      </w:r>
    </w:p>
    <w:p w14:paraId="769E6253" w14:textId="77777777" w:rsidR="001763A7" w:rsidRPr="00F20104" w:rsidRDefault="001763A7" w:rsidP="001763A7"/>
    <w:p w14:paraId="2591EAF6" w14:textId="0905223F" w:rsidR="001763A7" w:rsidRDefault="001763A7" w:rsidP="00B6141D">
      <w:pPr>
        <w:pStyle w:val="TezMetni15Satr"/>
        <w:ind w:firstLine="0"/>
        <w:rPr>
          <w:color w:val="0D0D0D"/>
          <w:shd w:val="clear" w:color="auto" w:fill="FFFFFF"/>
        </w:rPr>
      </w:pPr>
      <w:r w:rsidRPr="001763A7">
        <w:rPr>
          <w:color w:val="0D0D0D"/>
          <w:shd w:val="clear" w:color="auto" w:fill="FFFFFF"/>
        </w:rPr>
        <w:t>Bootstrap, web geliştirme için kullanılan açık kaynaklı bir CSS framework'üdür. Twitter tarafından geliştirilmiştir ve HTML, CSS, ve JavaScript bileşenlerini içerir. Bootstrap, duyarlı ve mobil uyumlu web siteleri oluşturmayı kolaylaştırır.</w:t>
      </w:r>
    </w:p>
    <w:p w14:paraId="6B6CA51A" w14:textId="77777777" w:rsidR="001763A7" w:rsidRDefault="001763A7" w:rsidP="00B6141D">
      <w:pPr>
        <w:pStyle w:val="TezMetni15Satr"/>
        <w:ind w:firstLine="0"/>
        <w:rPr>
          <w:color w:val="0D0D0D"/>
          <w:shd w:val="clear" w:color="auto" w:fill="FFFFFF"/>
        </w:rPr>
      </w:pPr>
    </w:p>
    <w:p w14:paraId="2C2E4173" w14:textId="00474AC7" w:rsidR="001763A7" w:rsidRDefault="001763A7" w:rsidP="001763A7">
      <w:pPr>
        <w:pStyle w:val="Balk3"/>
      </w:pPr>
      <w:r w:rsidRPr="005B5FDE">
        <w:t>2.</w:t>
      </w:r>
      <w:r>
        <w:t xml:space="preserve">6. </w:t>
      </w:r>
      <w:r w:rsidR="00B77279" w:rsidRPr="001763A7">
        <w:rPr>
          <w:rFonts w:cs="Times New Roman"/>
          <w:color w:val="0D0D0D"/>
          <w:shd w:val="clear" w:color="auto" w:fill="FFFFFF"/>
        </w:rPr>
        <w:t>TypeScript</w:t>
      </w:r>
    </w:p>
    <w:p w14:paraId="605D64F1" w14:textId="16B1CC59" w:rsidR="001763A7" w:rsidRDefault="001763A7" w:rsidP="00B6141D">
      <w:pPr>
        <w:pStyle w:val="TezMetni15Satr"/>
        <w:ind w:firstLine="0"/>
        <w:rPr>
          <w:color w:val="0D0D0D"/>
          <w:shd w:val="clear" w:color="auto" w:fill="FFFFFF"/>
        </w:rPr>
      </w:pPr>
      <w:r>
        <w:br/>
      </w:r>
      <w:r w:rsidRPr="001763A7">
        <w:rPr>
          <w:color w:val="0D0D0D"/>
          <w:shd w:val="clear" w:color="auto" w:fill="FFFFFF"/>
        </w:rPr>
        <w:t>TypeScript, Microsoft tarafından geliştirilen, JavaScript'in üzerine inşa edilmiş açık kaynaklı bir programlama dilidir. TypeScript, JavaScript'e statik tip eklemeleri yaparak kodun daha güvenli ve okunabilir olmasını sağlar. TypeScript, büyük ölçekli uygulamaların geliştirilmesini kolaylaştırmak amacıyla tasarlanmıştır ve JavaScript'in tüm özelliklerini destekler</w:t>
      </w:r>
    </w:p>
    <w:p w14:paraId="4BD0E9A9" w14:textId="77777777" w:rsidR="001763A7" w:rsidRPr="001763A7" w:rsidRDefault="001763A7" w:rsidP="00B6141D">
      <w:pPr>
        <w:pStyle w:val="TezMetni15Satr"/>
        <w:ind w:firstLine="0"/>
      </w:pPr>
    </w:p>
    <w:p w14:paraId="07E7FCCC" w14:textId="6CD1F0CB" w:rsidR="009D564E" w:rsidRDefault="009D564E" w:rsidP="009D564E">
      <w:pPr>
        <w:pStyle w:val="Balk3"/>
      </w:pPr>
      <w:bookmarkStart w:id="11" w:name="_Toc257628866"/>
      <w:bookmarkStart w:id="12" w:name="_Toc495327147"/>
      <w:r w:rsidRPr="005B5FDE">
        <w:t>2.</w:t>
      </w:r>
      <w:bookmarkEnd w:id="11"/>
      <w:bookmarkEnd w:id="12"/>
      <w:r w:rsidR="001763A7">
        <w:t>7</w:t>
      </w:r>
      <w:r w:rsidR="00B6141D">
        <w:t>. MYSQL</w:t>
      </w:r>
    </w:p>
    <w:p w14:paraId="00DAC0CB" w14:textId="77777777" w:rsidR="00F20104" w:rsidRPr="00F20104" w:rsidRDefault="00F20104" w:rsidP="00F20104"/>
    <w:p w14:paraId="69D9CECF" w14:textId="1D31E612" w:rsidR="009D564E" w:rsidRDefault="00B6141D" w:rsidP="00F20104">
      <w:pPr>
        <w:pStyle w:val="TezMetni15Satr"/>
        <w:ind w:firstLine="0"/>
      </w:pPr>
      <w:r>
        <w:t>MYSQL, projede tercih edilen bir ilişkisel veritabanı yönetim sistemidir. Veri depolamak, veritabanı işlemlerini gerçekleştirmek ve veritabanı yönetimi için kullanılır. Güçlü ölçeklendirile bilirlik, güvenlik ve performans sağlayarak projenin veritabanı katmanı destekler.</w:t>
      </w:r>
    </w:p>
    <w:p w14:paraId="17B09903" w14:textId="77777777" w:rsidR="00B6141D" w:rsidRPr="005B5FDE" w:rsidRDefault="00B6141D" w:rsidP="009D564E">
      <w:pPr>
        <w:pStyle w:val="TezMetni15Satr"/>
      </w:pPr>
    </w:p>
    <w:p w14:paraId="63DFDDF2" w14:textId="77777777" w:rsidR="009D564E" w:rsidRPr="005B5FDE" w:rsidRDefault="009D564E" w:rsidP="009D564E">
      <w:pPr>
        <w:pStyle w:val="TezMetni15Satr"/>
      </w:pPr>
    </w:p>
    <w:p w14:paraId="1E528BB2" w14:textId="77777777" w:rsidR="009D564E" w:rsidRPr="005B5FDE" w:rsidRDefault="009D564E" w:rsidP="009D564E">
      <w:pPr>
        <w:pStyle w:val="TezMetni15Satr"/>
      </w:pPr>
    </w:p>
    <w:p w14:paraId="5FC5EC07" w14:textId="77777777" w:rsidR="009D564E" w:rsidRDefault="009D564E" w:rsidP="009D564E">
      <w:pPr>
        <w:pStyle w:val="TezMetni15Satr"/>
      </w:pPr>
    </w:p>
    <w:p w14:paraId="46FCA381" w14:textId="77777777" w:rsidR="009D564E" w:rsidRDefault="009D564E" w:rsidP="009D564E">
      <w:pPr>
        <w:pStyle w:val="TezMetni15Satr"/>
      </w:pPr>
    </w:p>
    <w:p w14:paraId="65197955" w14:textId="77777777" w:rsidR="009D564E" w:rsidRDefault="009D564E" w:rsidP="009D564E">
      <w:pPr>
        <w:pStyle w:val="TezMetni15Satr"/>
      </w:pPr>
    </w:p>
    <w:p w14:paraId="1D509A2E" w14:textId="77777777" w:rsidR="009D564E" w:rsidRDefault="009D564E" w:rsidP="009D564E">
      <w:pPr>
        <w:pStyle w:val="TezMetni15Satr"/>
      </w:pPr>
    </w:p>
    <w:p w14:paraId="3837AA8E" w14:textId="77777777" w:rsidR="009D564E" w:rsidRPr="005B5FDE" w:rsidRDefault="009D564E" w:rsidP="009D564E">
      <w:pPr>
        <w:pStyle w:val="TezMetni15Satr"/>
        <w:ind w:firstLine="0"/>
      </w:pPr>
    </w:p>
    <w:p w14:paraId="4A96ED3E" w14:textId="77777777" w:rsidR="009D564E" w:rsidRPr="005B5FDE" w:rsidRDefault="009D564E" w:rsidP="009D564E">
      <w:pPr>
        <w:pStyle w:val="TezMetni15Satr"/>
      </w:pPr>
    </w:p>
    <w:p w14:paraId="1B182D55" w14:textId="77777777" w:rsidR="009D564E" w:rsidRDefault="009D564E">
      <w:pPr>
        <w:rPr>
          <w:b/>
        </w:rPr>
      </w:pPr>
      <w:bookmarkStart w:id="13" w:name="_Toc257628868"/>
      <w:r>
        <w:br w:type="page"/>
      </w:r>
    </w:p>
    <w:p w14:paraId="098FC623" w14:textId="68CA67C1" w:rsidR="009D564E" w:rsidRPr="005B5FDE" w:rsidRDefault="009D564E" w:rsidP="009D564E">
      <w:pPr>
        <w:pStyle w:val="Balk1"/>
      </w:pPr>
      <w:bookmarkStart w:id="14" w:name="_Toc495327148"/>
      <w:r w:rsidRPr="005B5FDE">
        <w:lastRenderedPageBreak/>
        <w:t xml:space="preserve">3. </w:t>
      </w:r>
      <w:bookmarkEnd w:id="13"/>
      <w:bookmarkEnd w:id="14"/>
      <w:r w:rsidR="001763A7">
        <w:t>PROJE GÖRÜNÜMÜ VE KULLANIM DETAYLARI</w:t>
      </w:r>
    </w:p>
    <w:p w14:paraId="6BB0DF4A" w14:textId="77777777" w:rsidR="009D564E" w:rsidRDefault="009D564E" w:rsidP="009D564E">
      <w:pPr>
        <w:pStyle w:val="TezMetni15Satr"/>
      </w:pPr>
    </w:p>
    <w:p w14:paraId="7B730B05" w14:textId="7E441A88" w:rsidR="009D564E" w:rsidRPr="005B5FDE" w:rsidRDefault="001763A7" w:rsidP="009D564E">
      <w:pPr>
        <w:pStyle w:val="TezMetni15Satr"/>
      </w:pPr>
      <w:r>
        <w:t>Projenin detayları aşağıda anlatılmıştır.</w:t>
      </w:r>
    </w:p>
    <w:p w14:paraId="077AC9D0" w14:textId="665DC96C" w:rsidR="009D564E" w:rsidRPr="005B5FDE" w:rsidRDefault="009D564E" w:rsidP="009D564E">
      <w:pPr>
        <w:pStyle w:val="Balk2"/>
      </w:pPr>
      <w:bookmarkStart w:id="15" w:name="_Toc257628869"/>
      <w:bookmarkStart w:id="16" w:name="_Toc495327149"/>
      <w:r w:rsidRPr="005B5FDE">
        <w:t xml:space="preserve">3.1. </w:t>
      </w:r>
      <w:bookmarkEnd w:id="15"/>
      <w:bookmarkEnd w:id="16"/>
      <w:r w:rsidR="001763A7">
        <w:t>Ana Sayfa</w:t>
      </w:r>
    </w:p>
    <w:p w14:paraId="401C98C9" w14:textId="0E9F21DE" w:rsidR="00F429CA" w:rsidRPr="005B5FDE" w:rsidRDefault="00F429CA" w:rsidP="0001270B">
      <w:pPr>
        <w:pStyle w:val="TezMetni15Satr"/>
      </w:pPr>
      <w:r>
        <w:t>Kullanıcının web sayfasında karşılaşacağı ilk sayfadır daha çok kullanıcıyı bilgilendirme ve yönlendirme amaçlanmıştır.</w:t>
      </w:r>
    </w:p>
    <w:p w14:paraId="5B64B9B3" w14:textId="289AE7A4" w:rsidR="00F429CA" w:rsidRDefault="0001270B" w:rsidP="009D564E">
      <w:pPr>
        <w:pStyle w:val="Balk1derece"/>
      </w:pPr>
      <w:bookmarkStart w:id="17" w:name="_Toc257628872"/>
      <w:bookmarkStart w:id="18" w:name="_Toc495327151"/>
      <w:r w:rsidRPr="0001270B">
        <w:rPr>
          <w:noProof/>
        </w:rPr>
        <w:drawing>
          <wp:anchor distT="0" distB="0" distL="114300" distR="114300" simplePos="0" relativeHeight="251660288" behindDoc="0" locked="0" layoutInCell="1" allowOverlap="1" wp14:anchorId="3335CD8E" wp14:editId="59B53DBE">
            <wp:simplePos x="0" y="0"/>
            <wp:positionH relativeFrom="margin">
              <wp:align>left</wp:align>
            </wp:positionH>
            <wp:positionV relativeFrom="paragraph">
              <wp:posOffset>4865155</wp:posOffset>
            </wp:positionV>
            <wp:extent cx="5399405" cy="701040"/>
            <wp:effectExtent l="0" t="0" r="0" b="3810"/>
            <wp:wrapSquare wrapText="bothSides"/>
            <wp:docPr id="1397324018" name="Resim 1" descr="metin, ekran görüntüsü,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324018" name="Resim 1" descr="metin, ekran görüntüsü, yazı tipi içeren bir resim&#10;&#10;Açıklama otomatik olarak oluşturuldu"/>
                    <pic:cNvPicPr/>
                  </pic:nvPicPr>
                  <pic:blipFill>
                    <a:blip r:embed="rId14">
                      <a:extLst>
                        <a:ext uri="{28A0092B-C50C-407E-A947-70E740481C1C}">
                          <a14:useLocalDpi xmlns:a14="http://schemas.microsoft.com/office/drawing/2010/main" val="0"/>
                        </a:ext>
                      </a:extLst>
                    </a:blip>
                    <a:stretch>
                      <a:fillRect/>
                    </a:stretch>
                  </pic:blipFill>
                  <pic:spPr>
                    <a:xfrm>
                      <a:off x="0" y="0"/>
                      <a:ext cx="5399405" cy="701040"/>
                    </a:xfrm>
                    <a:prstGeom prst="rect">
                      <a:avLst/>
                    </a:prstGeom>
                  </pic:spPr>
                </pic:pic>
              </a:graphicData>
            </a:graphic>
          </wp:anchor>
        </w:drawing>
      </w:r>
      <w:r w:rsidRPr="0001270B">
        <w:rPr>
          <w:noProof/>
        </w:rPr>
        <w:drawing>
          <wp:anchor distT="0" distB="0" distL="114300" distR="114300" simplePos="0" relativeHeight="251658240" behindDoc="0" locked="0" layoutInCell="1" allowOverlap="1" wp14:anchorId="6C8826ED" wp14:editId="09436A0C">
            <wp:simplePos x="0" y="0"/>
            <wp:positionH relativeFrom="margin">
              <wp:align>left</wp:align>
            </wp:positionH>
            <wp:positionV relativeFrom="paragraph">
              <wp:posOffset>2519550</wp:posOffset>
            </wp:positionV>
            <wp:extent cx="5399405" cy="2344420"/>
            <wp:effectExtent l="0" t="0" r="0" b="0"/>
            <wp:wrapSquare wrapText="bothSides"/>
            <wp:docPr id="639054447"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054447" name="Resim 1" descr="metin, ekran görüntüsü, yazılım, multimedya yazılımı içeren bir resim&#10;&#10;Açıklama otomatik olarak oluşturuldu"/>
                    <pic:cNvPicPr/>
                  </pic:nvPicPr>
                  <pic:blipFill>
                    <a:blip r:embed="rId15">
                      <a:extLst>
                        <a:ext uri="{28A0092B-C50C-407E-A947-70E740481C1C}">
                          <a14:useLocalDpi xmlns:a14="http://schemas.microsoft.com/office/drawing/2010/main" val="0"/>
                        </a:ext>
                      </a:extLst>
                    </a:blip>
                    <a:stretch>
                      <a:fillRect/>
                    </a:stretch>
                  </pic:blipFill>
                  <pic:spPr>
                    <a:xfrm>
                      <a:off x="0" y="0"/>
                      <a:ext cx="5399405" cy="2344420"/>
                    </a:xfrm>
                    <a:prstGeom prst="rect">
                      <a:avLst/>
                    </a:prstGeom>
                  </pic:spPr>
                </pic:pic>
              </a:graphicData>
            </a:graphic>
          </wp:anchor>
        </w:drawing>
      </w:r>
    </w:p>
    <w:p w14:paraId="01A47501" w14:textId="3A244E99" w:rsidR="00F429CA" w:rsidRDefault="0001270B" w:rsidP="009D564E">
      <w:pPr>
        <w:pStyle w:val="Balk1derece"/>
      </w:pPr>
      <w:r w:rsidRPr="0001270B">
        <w:rPr>
          <w:noProof/>
        </w:rPr>
        <w:drawing>
          <wp:anchor distT="0" distB="0" distL="114300" distR="114300" simplePos="0" relativeHeight="251659264" behindDoc="0" locked="0" layoutInCell="1" allowOverlap="1" wp14:anchorId="514103D4" wp14:editId="1D1CD99F">
            <wp:simplePos x="0" y="0"/>
            <wp:positionH relativeFrom="column">
              <wp:posOffset>2637</wp:posOffset>
            </wp:positionH>
            <wp:positionV relativeFrom="paragraph">
              <wp:posOffset>3121</wp:posOffset>
            </wp:positionV>
            <wp:extent cx="5399405" cy="2463800"/>
            <wp:effectExtent l="0" t="0" r="0" b="0"/>
            <wp:wrapSquare wrapText="bothSides"/>
            <wp:docPr id="27477189" name="Resim 1" descr="metin, ekran görüntüsü, yazılım, web sayfas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77189" name="Resim 1" descr="metin, ekran görüntüsü, yazılım, web sayfası içeren bir resim&#10;&#10;Açıklama otomatik olarak oluşturuldu"/>
                    <pic:cNvPicPr/>
                  </pic:nvPicPr>
                  <pic:blipFill>
                    <a:blip r:embed="rId16">
                      <a:extLst>
                        <a:ext uri="{28A0092B-C50C-407E-A947-70E740481C1C}">
                          <a14:useLocalDpi xmlns:a14="http://schemas.microsoft.com/office/drawing/2010/main" val="0"/>
                        </a:ext>
                      </a:extLst>
                    </a:blip>
                    <a:stretch>
                      <a:fillRect/>
                    </a:stretch>
                  </pic:blipFill>
                  <pic:spPr>
                    <a:xfrm>
                      <a:off x="0" y="0"/>
                      <a:ext cx="5399405" cy="2463800"/>
                    </a:xfrm>
                    <a:prstGeom prst="rect">
                      <a:avLst/>
                    </a:prstGeom>
                  </pic:spPr>
                </pic:pic>
              </a:graphicData>
            </a:graphic>
          </wp:anchor>
        </w:drawing>
      </w:r>
      <w:r w:rsidR="003D165A">
        <w:tab/>
      </w:r>
      <w:r w:rsidR="003D165A">
        <w:tab/>
      </w:r>
      <w:r w:rsidR="003D165A">
        <w:tab/>
      </w:r>
      <w:r w:rsidR="003D165A">
        <w:tab/>
      </w:r>
      <w:r w:rsidR="003D165A">
        <w:tab/>
        <w:t>Şekil 1. Ana Sayfa</w:t>
      </w:r>
    </w:p>
    <w:p w14:paraId="04EDBE5A" w14:textId="33452F45" w:rsidR="00F429CA" w:rsidRDefault="0001270B" w:rsidP="009D564E">
      <w:pPr>
        <w:pStyle w:val="Balk1derece"/>
      </w:pPr>
      <w:r>
        <w:t>Yukarıdaki sayfada :</w:t>
      </w:r>
    </w:p>
    <w:p w14:paraId="7D3C80EE" w14:textId="080495E1" w:rsidR="00F429CA" w:rsidRPr="0001270B" w:rsidRDefault="0001270B" w:rsidP="009D564E">
      <w:pPr>
        <w:pStyle w:val="Balk1derece"/>
        <w:rPr>
          <w:b w:val="0"/>
          <w:bCs/>
        </w:rPr>
      </w:pPr>
      <w:r>
        <w:rPr>
          <w:b w:val="0"/>
          <w:bCs/>
        </w:rPr>
        <w:t>Bu web sayfamızın giriş sayfasıdır ve buradan gerekli linklere ulaşabiliriz filtreleme yapabiliriz ya da seçim yapıp modal kutularının içlerine bakıp inceleme yapabiliriz.</w:t>
      </w:r>
    </w:p>
    <w:p w14:paraId="30A0F514" w14:textId="77777777" w:rsidR="00F429CA" w:rsidRDefault="00F429CA" w:rsidP="009D564E">
      <w:pPr>
        <w:pStyle w:val="Balk1derece"/>
      </w:pPr>
    </w:p>
    <w:p w14:paraId="18866CC4" w14:textId="77777777" w:rsidR="00F429CA" w:rsidRDefault="00F429CA" w:rsidP="009D564E">
      <w:pPr>
        <w:pStyle w:val="Balk1derece"/>
      </w:pPr>
    </w:p>
    <w:p w14:paraId="7E67ACA5" w14:textId="4C4F92FE" w:rsidR="00123EC8" w:rsidRPr="005B5FDE" w:rsidRDefault="00123EC8" w:rsidP="00123EC8">
      <w:pPr>
        <w:pStyle w:val="Balk2"/>
      </w:pPr>
      <w:r w:rsidRPr="005B5FDE">
        <w:lastRenderedPageBreak/>
        <w:t>3.</w:t>
      </w:r>
      <w:r>
        <w:t>2. Kayıt Olma Sayfası</w:t>
      </w:r>
    </w:p>
    <w:p w14:paraId="4F2354BC" w14:textId="77777777" w:rsidR="006B1780" w:rsidRDefault="006B1780" w:rsidP="006B1780">
      <w:pPr>
        <w:pStyle w:val="TezMetni15Satr"/>
        <w:ind w:firstLine="0"/>
      </w:pPr>
    </w:p>
    <w:p w14:paraId="4C8B54A5" w14:textId="6D2F6ADB" w:rsidR="006B1780" w:rsidRDefault="006B1780" w:rsidP="006B1780">
      <w:pPr>
        <w:pStyle w:val="TezMetni15Satr"/>
        <w:ind w:firstLine="0"/>
      </w:pPr>
      <w:r>
        <w:t xml:space="preserve">Web sitesinde yeni bir hesap oluşturmak için kayıt ol sayfasından ilgili bilgiler doldurulup “Kayıt Ol” butonuna tıklayarak kayıt işlemi tamamlanır. </w:t>
      </w:r>
    </w:p>
    <w:p w14:paraId="1343E636" w14:textId="41666AAF" w:rsidR="00F429CA" w:rsidRDefault="006B1780" w:rsidP="009D564E">
      <w:pPr>
        <w:pStyle w:val="Balk1derece"/>
      </w:pPr>
      <w:r w:rsidRPr="006B1780">
        <w:rPr>
          <w:noProof/>
        </w:rPr>
        <w:drawing>
          <wp:anchor distT="0" distB="0" distL="114300" distR="114300" simplePos="0" relativeHeight="251663360" behindDoc="0" locked="0" layoutInCell="1" allowOverlap="1" wp14:anchorId="16456A6F" wp14:editId="1899428F">
            <wp:simplePos x="0" y="0"/>
            <wp:positionH relativeFrom="column">
              <wp:posOffset>-175895</wp:posOffset>
            </wp:positionH>
            <wp:positionV relativeFrom="paragraph">
              <wp:posOffset>4960620</wp:posOffset>
            </wp:positionV>
            <wp:extent cx="5764530" cy="2229485"/>
            <wp:effectExtent l="0" t="0" r="7620" b="0"/>
            <wp:wrapSquare wrapText="bothSides"/>
            <wp:docPr id="1127258576"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58576" name="Resim 1" descr="metin, ekran görüntüsü, yazılım, multimedya yazılımı içeren bir resim&#10;&#10;Açıklama otomatik olarak oluşturuldu"/>
                    <pic:cNvPicPr/>
                  </pic:nvPicPr>
                  <pic:blipFill>
                    <a:blip r:embed="rId17">
                      <a:extLst>
                        <a:ext uri="{28A0092B-C50C-407E-A947-70E740481C1C}">
                          <a14:useLocalDpi xmlns:a14="http://schemas.microsoft.com/office/drawing/2010/main" val="0"/>
                        </a:ext>
                      </a:extLst>
                    </a:blip>
                    <a:stretch>
                      <a:fillRect/>
                    </a:stretch>
                  </pic:blipFill>
                  <pic:spPr>
                    <a:xfrm>
                      <a:off x="0" y="0"/>
                      <a:ext cx="5764530" cy="2229485"/>
                    </a:xfrm>
                    <a:prstGeom prst="rect">
                      <a:avLst/>
                    </a:prstGeom>
                  </pic:spPr>
                </pic:pic>
              </a:graphicData>
            </a:graphic>
            <wp14:sizeRelH relativeFrom="margin">
              <wp14:pctWidth>0</wp14:pctWidth>
            </wp14:sizeRelH>
            <wp14:sizeRelV relativeFrom="margin">
              <wp14:pctHeight>0</wp14:pctHeight>
            </wp14:sizeRelV>
          </wp:anchor>
        </w:drawing>
      </w:r>
      <w:r w:rsidRPr="006B1780">
        <w:rPr>
          <w:noProof/>
        </w:rPr>
        <w:drawing>
          <wp:anchor distT="0" distB="0" distL="114300" distR="114300" simplePos="0" relativeHeight="251661312" behindDoc="0" locked="0" layoutInCell="1" allowOverlap="1" wp14:anchorId="1DD3B54E" wp14:editId="76F3DAE7">
            <wp:simplePos x="0" y="0"/>
            <wp:positionH relativeFrom="margin">
              <wp:align>center</wp:align>
            </wp:positionH>
            <wp:positionV relativeFrom="paragraph">
              <wp:posOffset>1837324</wp:posOffset>
            </wp:positionV>
            <wp:extent cx="5763895" cy="3277870"/>
            <wp:effectExtent l="0" t="0" r="8255" b="0"/>
            <wp:wrapSquare wrapText="bothSides"/>
            <wp:docPr id="215968484" name="Resim 1" descr="metin, ekran görüntüsü,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8484" name="Resim 1" descr="metin, ekran görüntüsü, tasarım içeren bir resim&#10;&#10;Açıklama otomatik olarak oluşturuldu"/>
                    <pic:cNvPicPr/>
                  </pic:nvPicPr>
                  <pic:blipFill>
                    <a:blip r:embed="rId18">
                      <a:extLst>
                        <a:ext uri="{28A0092B-C50C-407E-A947-70E740481C1C}">
                          <a14:useLocalDpi xmlns:a14="http://schemas.microsoft.com/office/drawing/2010/main" val="0"/>
                        </a:ext>
                      </a:extLst>
                    </a:blip>
                    <a:stretch>
                      <a:fillRect/>
                    </a:stretch>
                  </pic:blipFill>
                  <pic:spPr>
                    <a:xfrm>
                      <a:off x="0" y="0"/>
                      <a:ext cx="5763895" cy="3277870"/>
                    </a:xfrm>
                    <a:prstGeom prst="rect">
                      <a:avLst/>
                    </a:prstGeom>
                  </pic:spPr>
                </pic:pic>
              </a:graphicData>
            </a:graphic>
            <wp14:sizeRelH relativeFrom="margin">
              <wp14:pctWidth>0</wp14:pctWidth>
            </wp14:sizeRelH>
            <wp14:sizeRelV relativeFrom="margin">
              <wp14:pctHeight>0</wp14:pctHeight>
            </wp14:sizeRelV>
          </wp:anchor>
        </w:drawing>
      </w:r>
      <w:r w:rsidRPr="006B1780">
        <w:rPr>
          <w:noProof/>
        </w:rPr>
        <w:drawing>
          <wp:anchor distT="0" distB="0" distL="114300" distR="114300" simplePos="0" relativeHeight="251662336" behindDoc="1" locked="0" layoutInCell="1" allowOverlap="1" wp14:anchorId="146D951E" wp14:editId="1A90BB15">
            <wp:simplePos x="0" y="0"/>
            <wp:positionH relativeFrom="margin">
              <wp:align>center</wp:align>
            </wp:positionH>
            <wp:positionV relativeFrom="paragraph">
              <wp:posOffset>356827</wp:posOffset>
            </wp:positionV>
            <wp:extent cx="5780405" cy="1553845"/>
            <wp:effectExtent l="0" t="0" r="0" b="8255"/>
            <wp:wrapTight wrapText="bothSides">
              <wp:wrapPolygon edited="0">
                <wp:start x="0" y="0"/>
                <wp:lineTo x="0" y="21450"/>
                <wp:lineTo x="21498" y="21450"/>
                <wp:lineTo x="21498" y="0"/>
                <wp:lineTo x="0" y="0"/>
              </wp:wrapPolygon>
            </wp:wrapTight>
            <wp:docPr id="838405437" name="Resim 1" descr="metin, ekran görüntüsü, yazılım, multimedya yazılımı içeren bir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05437" name="Resim 1" descr="metin, ekran görüntüsü, yazılım, multimedya yazılımı içeren bir resim"/>
                    <pic:cNvPicPr/>
                  </pic:nvPicPr>
                  <pic:blipFill>
                    <a:blip r:embed="rId19">
                      <a:extLst>
                        <a:ext uri="{28A0092B-C50C-407E-A947-70E740481C1C}">
                          <a14:useLocalDpi xmlns:a14="http://schemas.microsoft.com/office/drawing/2010/main" val="0"/>
                        </a:ext>
                      </a:extLst>
                    </a:blip>
                    <a:stretch>
                      <a:fillRect/>
                    </a:stretch>
                  </pic:blipFill>
                  <pic:spPr>
                    <a:xfrm>
                      <a:off x="0" y="0"/>
                      <a:ext cx="5780405" cy="1553845"/>
                    </a:xfrm>
                    <a:prstGeom prst="rect">
                      <a:avLst/>
                    </a:prstGeom>
                  </pic:spPr>
                </pic:pic>
              </a:graphicData>
            </a:graphic>
            <wp14:sizeRelH relativeFrom="margin">
              <wp14:pctWidth>0</wp14:pctWidth>
            </wp14:sizeRelH>
          </wp:anchor>
        </w:drawing>
      </w:r>
    </w:p>
    <w:p w14:paraId="1E4E951E" w14:textId="77777777" w:rsidR="00032DD3" w:rsidRDefault="00032DD3" w:rsidP="009D564E">
      <w:pPr>
        <w:pStyle w:val="Balk1derece"/>
      </w:pPr>
      <w:r>
        <w:tab/>
      </w:r>
      <w:r>
        <w:tab/>
      </w:r>
      <w:r>
        <w:tab/>
      </w:r>
      <w:r>
        <w:tab/>
      </w:r>
      <w:r>
        <w:tab/>
      </w:r>
    </w:p>
    <w:p w14:paraId="652DE4BF" w14:textId="5D6C498D" w:rsidR="00F429CA" w:rsidRDefault="00032DD3" w:rsidP="00032DD3">
      <w:pPr>
        <w:pStyle w:val="Balk1derece"/>
        <w:ind w:left="2880"/>
      </w:pPr>
      <w:r>
        <w:t>Şekil 2. Kayıt Ol</w:t>
      </w:r>
    </w:p>
    <w:p w14:paraId="46D022D0" w14:textId="0464E883" w:rsidR="005A3CDF" w:rsidRDefault="005A3CDF" w:rsidP="005A3CDF">
      <w:pPr>
        <w:pStyle w:val="TezMetni15Satr"/>
      </w:pPr>
      <w:r w:rsidRPr="005A3CDF">
        <w:rPr>
          <w:noProof/>
        </w:rPr>
        <w:lastRenderedPageBreak/>
        <w:drawing>
          <wp:anchor distT="0" distB="0" distL="114300" distR="114300" simplePos="0" relativeHeight="251669504" behindDoc="0" locked="0" layoutInCell="1" allowOverlap="1" wp14:anchorId="6B22DF8B" wp14:editId="2E38908E">
            <wp:simplePos x="0" y="0"/>
            <wp:positionH relativeFrom="margin">
              <wp:align>center</wp:align>
            </wp:positionH>
            <wp:positionV relativeFrom="paragraph">
              <wp:posOffset>3456413</wp:posOffset>
            </wp:positionV>
            <wp:extent cx="5997575" cy="3175000"/>
            <wp:effectExtent l="0" t="0" r="3175" b="6350"/>
            <wp:wrapSquare wrapText="bothSides"/>
            <wp:docPr id="1702844056"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844056" name=""/>
                    <pic:cNvPicPr/>
                  </pic:nvPicPr>
                  <pic:blipFill>
                    <a:blip r:embed="rId20">
                      <a:extLst>
                        <a:ext uri="{28A0092B-C50C-407E-A947-70E740481C1C}">
                          <a14:useLocalDpi xmlns:a14="http://schemas.microsoft.com/office/drawing/2010/main" val="0"/>
                        </a:ext>
                      </a:extLst>
                    </a:blip>
                    <a:stretch>
                      <a:fillRect/>
                    </a:stretch>
                  </pic:blipFill>
                  <pic:spPr>
                    <a:xfrm>
                      <a:off x="0" y="0"/>
                      <a:ext cx="5997575" cy="3175000"/>
                    </a:xfrm>
                    <a:prstGeom prst="rect">
                      <a:avLst/>
                    </a:prstGeom>
                  </pic:spPr>
                </pic:pic>
              </a:graphicData>
            </a:graphic>
            <wp14:sizeRelH relativeFrom="margin">
              <wp14:pctWidth>0</wp14:pctWidth>
            </wp14:sizeRelH>
            <wp14:sizeRelV relativeFrom="margin">
              <wp14:pctHeight>0</wp14:pctHeight>
            </wp14:sizeRelV>
          </wp:anchor>
        </w:drawing>
      </w:r>
    </w:p>
    <w:p w14:paraId="5A37711F" w14:textId="33BA1283" w:rsidR="005A3CDF" w:rsidRDefault="005A3CDF" w:rsidP="005A3CDF">
      <w:pPr>
        <w:pStyle w:val="TezMetni15Satr"/>
      </w:pPr>
      <w:r w:rsidRPr="005A3CDF">
        <w:rPr>
          <w:noProof/>
        </w:rPr>
        <w:drawing>
          <wp:anchor distT="0" distB="0" distL="114300" distR="114300" simplePos="0" relativeHeight="251672576" behindDoc="0" locked="0" layoutInCell="1" allowOverlap="1" wp14:anchorId="1DF1C315" wp14:editId="070ACB2C">
            <wp:simplePos x="0" y="0"/>
            <wp:positionH relativeFrom="margin">
              <wp:align>center</wp:align>
            </wp:positionH>
            <wp:positionV relativeFrom="paragraph">
              <wp:posOffset>313</wp:posOffset>
            </wp:positionV>
            <wp:extent cx="5989955" cy="3171190"/>
            <wp:effectExtent l="0" t="0" r="0" b="0"/>
            <wp:wrapSquare wrapText="bothSides"/>
            <wp:docPr id="177606617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066175" name=""/>
                    <pic:cNvPicPr/>
                  </pic:nvPicPr>
                  <pic:blipFill>
                    <a:blip r:embed="rId21">
                      <a:extLst>
                        <a:ext uri="{28A0092B-C50C-407E-A947-70E740481C1C}">
                          <a14:useLocalDpi xmlns:a14="http://schemas.microsoft.com/office/drawing/2010/main" val="0"/>
                        </a:ext>
                      </a:extLst>
                    </a:blip>
                    <a:stretch>
                      <a:fillRect/>
                    </a:stretch>
                  </pic:blipFill>
                  <pic:spPr>
                    <a:xfrm>
                      <a:off x="0" y="0"/>
                      <a:ext cx="5989955" cy="3171190"/>
                    </a:xfrm>
                    <a:prstGeom prst="rect">
                      <a:avLst/>
                    </a:prstGeom>
                  </pic:spPr>
                </pic:pic>
              </a:graphicData>
            </a:graphic>
            <wp14:sizeRelH relativeFrom="margin">
              <wp14:pctWidth>0</wp14:pctWidth>
            </wp14:sizeRelH>
            <wp14:sizeRelV relativeFrom="margin">
              <wp14:pctHeight>0</wp14:pctHeight>
            </wp14:sizeRelV>
          </wp:anchor>
        </w:drawing>
      </w:r>
    </w:p>
    <w:p w14:paraId="00FD587C" w14:textId="77777777" w:rsidR="005A3CDF" w:rsidRDefault="005A3CDF" w:rsidP="005A3CDF">
      <w:pPr>
        <w:pStyle w:val="TezMetni15Satr"/>
      </w:pPr>
    </w:p>
    <w:p w14:paraId="1BFB9D09" w14:textId="4B0E5C72" w:rsidR="005A3CDF" w:rsidRDefault="005A3CDF" w:rsidP="005A3CDF">
      <w:pPr>
        <w:pStyle w:val="TezMetni15Satr"/>
      </w:pPr>
      <w:r>
        <w:t>Yukarıda register sayfasının kodları yer almaktadır. register.html dosyasında bu sayfada yer alan içerikler head ile başlık oluşutulup sonra label kutusu ile gösterilip input ile içerik alınması sağlandıktan sonra submit butonu ile kayıt ol yer alırken. Register.css sayfasında ise hem register css hem de login css card’ının görüntü kodları yer almaktadır.</w:t>
      </w:r>
    </w:p>
    <w:p w14:paraId="10A751FC" w14:textId="2EF01346" w:rsidR="005A3CDF" w:rsidRDefault="005A3CDF" w:rsidP="005A3CDF">
      <w:pPr>
        <w:pStyle w:val="TezMetni15Satr"/>
      </w:pPr>
    </w:p>
    <w:p w14:paraId="2085C120" w14:textId="77777777" w:rsidR="005A3CDF" w:rsidRPr="005A3CDF" w:rsidRDefault="005A3CDF" w:rsidP="005A3CDF">
      <w:pPr>
        <w:pStyle w:val="TezMetni15Satr"/>
      </w:pPr>
    </w:p>
    <w:p w14:paraId="146942D7" w14:textId="77C5FD48" w:rsidR="00F429CA" w:rsidRDefault="00F429CA" w:rsidP="009D564E">
      <w:pPr>
        <w:pStyle w:val="Balk1derece"/>
      </w:pPr>
    </w:p>
    <w:p w14:paraId="652760F3" w14:textId="3386D328" w:rsidR="00F429CA" w:rsidRDefault="006B1780" w:rsidP="00262674">
      <w:pPr>
        <w:pStyle w:val="Balk2"/>
      </w:pPr>
      <w:r w:rsidRPr="005B5FDE">
        <w:t>3.</w:t>
      </w:r>
      <w:r>
        <w:t>3. Giriş Yap Sayfası</w:t>
      </w:r>
    </w:p>
    <w:p w14:paraId="0BC80511" w14:textId="77777777" w:rsidR="003D165A" w:rsidRPr="003D165A" w:rsidRDefault="003D165A" w:rsidP="003D165A">
      <w:pPr>
        <w:pStyle w:val="TezMetni15Satr"/>
      </w:pPr>
    </w:p>
    <w:p w14:paraId="252279AA" w14:textId="48A082C3" w:rsidR="00262674" w:rsidRPr="00262674" w:rsidRDefault="00262674" w:rsidP="00262674">
      <w:pPr>
        <w:pStyle w:val="TezMetni15Satr"/>
      </w:pPr>
      <w:r>
        <w:t xml:space="preserve">Web sitesinde kullanıcı Kayıt Ol sayfasında kaydını tamamladıktan sonra Giriş yap sayfasından siteye giriş yapabilir ve artık şirket bildirimlerini yayınlayabilir. </w:t>
      </w:r>
    </w:p>
    <w:p w14:paraId="6E852EC5" w14:textId="77777777" w:rsidR="00F429CA" w:rsidRDefault="00F429CA" w:rsidP="009D564E">
      <w:pPr>
        <w:pStyle w:val="Balk1derece"/>
      </w:pPr>
    </w:p>
    <w:p w14:paraId="796A19AD" w14:textId="77777777" w:rsidR="003D165A" w:rsidRDefault="003D165A" w:rsidP="009D564E">
      <w:pPr>
        <w:pStyle w:val="Balk1derece"/>
      </w:pPr>
    </w:p>
    <w:p w14:paraId="30DCB49D" w14:textId="0730E266" w:rsidR="00F429CA" w:rsidRDefault="003D165A" w:rsidP="009D564E">
      <w:pPr>
        <w:pStyle w:val="Balk1derece"/>
      </w:pPr>
      <w:r w:rsidRPr="003D165A">
        <w:rPr>
          <w:noProof/>
        </w:rPr>
        <w:drawing>
          <wp:anchor distT="0" distB="0" distL="114300" distR="114300" simplePos="0" relativeHeight="251666432" behindDoc="0" locked="0" layoutInCell="1" allowOverlap="1" wp14:anchorId="76DBF2E4" wp14:editId="6669E2DB">
            <wp:simplePos x="0" y="0"/>
            <wp:positionH relativeFrom="margin">
              <wp:align>left</wp:align>
            </wp:positionH>
            <wp:positionV relativeFrom="paragraph">
              <wp:posOffset>4564659</wp:posOffset>
            </wp:positionV>
            <wp:extent cx="5399405" cy="1758950"/>
            <wp:effectExtent l="0" t="0" r="0" b="0"/>
            <wp:wrapSquare wrapText="bothSides"/>
            <wp:docPr id="1167296780" name="Resim 1" descr="metin, ekran görüntüsü, yazılım,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296780" name="Resim 1" descr="metin, ekran görüntüsü, yazılım, tasarım içeren bir resim&#10;&#10;Açıklama otomatik olarak oluşturuldu"/>
                    <pic:cNvPicPr/>
                  </pic:nvPicPr>
                  <pic:blipFill>
                    <a:blip r:embed="rId22">
                      <a:extLst>
                        <a:ext uri="{28A0092B-C50C-407E-A947-70E740481C1C}">
                          <a14:useLocalDpi xmlns:a14="http://schemas.microsoft.com/office/drawing/2010/main" val="0"/>
                        </a:ext>
                      </a:extLst>
                    </a:blip>
                    <a:stretch>
                      <a:fillRect/>
                    </a:stretch>
                  </pic:blipFill>
                  <pic:spPr>
                    <a:xfrm>
                      <a:off x="0" y="0"/>
                      <a:ext cx="5399405" cy="1758950"/>
                    </a:xfrm>
                    <a:prstGeom prst="rect">
                      <a:avLst/>
                    </a:prstGeom>
                  </pic:spPr>
                </pic:pic>
              </a:graphicData>
            </a:graphic>
          </wp:anchor>
        </w:drawing>
      </w:r>
      <w:r w:rsidRPr="003D165A">
        <w:rPr>
          <w:noProof/>
        </w:rPr>
        <w:drawing>
          <wp:anchor distT="0" distB="0" distL="114300" distR="114300" simplePos="0" relativeHeight="251664384" behindDoc="0" locked="0" layoutInCell="1" allowOverlap="1" wp14:anchorId="4F80DCBF" wp14:editId="543217A2">
            <wp:simplePos x="0" y="0"/>
            <wp:positionH relativeFrom="margin">
              <wp:align>left</wp:align>
            </wp:positionH>
            <wp:positionV relativeFrom="paragraph">
              <wp:posOffset>2493774</wp:posOffset>
            </wp:positionV>
            <wp:extent cx="5399405" cy="2366010"/>
            <wp:effectExtent l="0" t="0" r="0" b="0"/>
            <wp:wrapSquare wrapText="bothSides"/>
            <wp:docPr id="1824373531"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373531" name="Resim 1" descr="metin, ekran görüntüsü, yazılım, multimedya yazılımı içeren bir resim&#10;&#10;Açıklama otomatik olarak oluşturuldu"/>
                    <pic:cNvPicPr/>
                  </pic:nvPicPr>
                  <pic:blipFill>
                    <a:blip r:embed="rId23">
                      <a:extLst>
                        <a:ext uri="{28A0092B-C50C-407E-A947-70E740481C1C}">
                          <a14:useLocalDpi xmlns:a14="http://schemas.microsoft.com/office/drawing/2010/main" val="0"/>
                        </a:ext>
                      </a:extLst>
                    </a:blip>
                    <a:stretch>
                      <a:fillRect/>
                    </a:stretch>
                  </pic:blipFill>
                  <pic:spPr>
                    <a:xfrm>
                      <a:off x="0" y="0"/>
                      <a:ext cx="5399405" cy="2366010"/>
                    </a:xfrm>
                    <a:prstGeom prst="rect">
                      <a:avLst/>
                    </a:prstGeom>
                  </pic:spPr>
                </pic:pic>
              </a:graphicData>
            </a:graphic>
          </wp:anchor>
        </w:drawing>
      </w:r>
    </w:p>
    <w:p w14:paraId="5CDD3D65" w14:textId="57D610FC" w:rsidR="00F429CA" w:rsidRDefault="003D165A" w:rsidP="009D564E">
      <w:pPr>
        <w:pStyle w:val="Balk1derece"/>
      </w:pPr>
      <w:r w:rsidRPr="003D165A">
        <w:rPr>
          <w:noProof/>
        </w:rPr>
        <w:drawing>
          <wp:anchor distT="0" distB="0" distL="114300" distR="114300" simplePos="0" relativeHeight="251665408" behindDoc="0" locked="0" layoutInCell="1" allowOverlap="1" wp14:anchorId="550712F2" wp14:editId="7BC62DA8">
            <wp:simplePos x="0" y="0"/>
            <wp:positionH relativeFrom="column">
              <wp:posOffset>2637</wp:posOffset>
            </wp:positionH>
            <wp:positionV relativeFrom="paragraph">
              <wp:posOffset>1378</wp:posOffset>
            </wp:positionV>
            <wp:extent cx="5399405" cy="2466340"/>
            <wp:effectExtent l="0" t="0" r="0" b="0"/>
            <wp:wrapSquare wrapText="bothSides"/>
            <wp:docPr id="1556331828" name="Resim 1" descr="metin, ekran görüntüsü, yazılım, web sayfas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331828" name="Resim 1" descr="metin, ekran görüntüsü, yazılım, web sayfası içeren bir resim&#10;&#10;Açıklama otomatik olarak oluşturuldu"/>
                    <pic:cNvPicPr/>
                  </pic:nvPicPr>
                  <pic:blipFill>
                    <a:blip r:embed="rId24">
                      <a:extLst>
                        <a:ext uri="{28A0092B-C50C-407E-A947-70E740481C1C}">
                          <a14:useLocalDpi xmlns:a14="http://schemas.microsoft.com/office/drawing/2010/main" val="0"/>
                        </a:ext>
                      </a:extLst>
                    </a:blip>
                    <a:stretch>
                      <a:fillRect/>
                    </a:stretch>
                  </pic:blipFill>
                  <pic:spPr>
                    <a:xfrm>
                      <a:off x="0" y="0"/>
                      <a:ext cx="5399405" cy="2466340"/>
                    </a:xfrm>
                    <a:prstGeom prst="rect">
                      <a:avLst/>
                    </a:prstGeom>
                  </pic:spPr>
                </pic:pic>
              </a:graphicData>
            </a:graphic>
          </wp:anchor>
        </w:drawing>
      </w:r>
      <w:r w:rsidRPr="003D165A">
        <w:rPr>
          <w:noProof/>
        </w:rPr>
        <w:t xml:space="preserve"> </w:t>
      </w:r>
      <w:r>
        <w:rPr>
          <w:noProof/>
        </w:rPr>
        <w:tab/>
      </w:r>
      <w:r>
        <w:rPr>
          <w:noProof/>
        </w:rPr>
        <w:tab/>
      </w:r>
      <w:r>
        <w:rPr>
          <w:noProof/>
        </w:rPr>
        <w:tab/>
      </w:r>
      <w:r>
        <w:rPr>
          <w:noProof/>
        </w:rPr>
        <w:tab/>
      </w:r>
    </w:p>
    <w:p w14:paraId="617CA107" w14:textId="165EBDB6" w:rsidR="00F429CA" w:rsidRDefault="00032DD3" w:rsidP="009D564E">
      <w:pPr>
        <w:pStyle w:val="Balk1derece"/>
      </w:pPr>
      <w:r>
        <w:tab/>
      </w:r>
      <w:r>
        <w:tab/>
      </w:r>
      <w:r>
        <w:tab/>
      </w:r>
      <w:r>
        <w:tab/>
        <w:t xml:space="preserve">       Şekil 3. Giriş Yap</w:t>
      </w:r>
    </w:p>
    <w:p w14:paraId="310E1E35" w14:textId="77777777" w:rsidR="00F429CA" w:rsidRDefault="00F429CA" w:rsidP="009D564E">
      <w:pPr>
        <w:pStyle w:val="Balk1derece"/>
      </w:pPr>
    </w:p>
    <w:p w14:paraId="081B0AD3" w14:textId="39E50AA7" w:rsidR="005A3CDF" w:rsidRDefault="0047209B" w:rsidP="005A3CDF">
      <w:pPr>
        <w:pStyle w:val="TezMetni15Satr"/>
      </w:pPr>
      <w:r w:rsidRPr="0047209B">
        <w:rPr>
          <w:noProof/>
        </w:rPr>
        <w:lastRenderedPageBreak/>
        <w:drawing>
          <wp:anchor distT="0" distB="0" distL="114300" distR="114300" simplePos="0" relativeHeight="251673600" behindDoc="0" locked="0" layoutInCell="1" allowOverlap="1" wp14:anchorId="28876288" wp14:editId="2B048B1E">
            <wp:simplePos x="0" y="0"/>
            <wp:positionH relativeFrom="page">
              <wp:align>center</wp:align>
            </wp:positionH>
            <wp:positionV relativeFrom="paragraph">
              <wp:posOffset>3244839</wp:posOffset>
            </wp:positionV>
            <wp:extent cx="6075045" cy="3216275"/>
            <wp:effectExtent l="0" t="0" r="1905" b="3175"/>
            <wp:wrapSquare wrapText="bothSides"/>
            <wp:docPr id="98173501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35011" name=""/>
                    <pic:cNvPicPr/>
                  </pic:nvPicPr>
                  <pic:blipFill>
                    <a:blip r:embed="rId25">
                      <a:extLst>
                        <a:ext uri="{28A0092B-C50C-407E-A947-70E740481C1C}">
                          <a14:useLocalDpi xmlns:a14="http://schemas.microsoft.com/office/drawing/2010/main" val="0"/>
                        </a:ext>
                      </a:extLst>
                    </a:blip>
                    <a:stretch>
                      <a:fillRect/>
                    </a:stretch>
                  </pic:blipFill>
                  <pic:spPr>
                    <a:xfrm>
                      <a:off x="0" y="0"/>
                      <a:ext cx="6075045" cy="3216275"/>
                    </a:xfrm>
                    <a:prstGeom prst="rect">
                      <a:avLst/>
                    </a:prstGeom>
                  </pic:spPr>
                </pic:pic>
              </a:graphicData>
            </a:graphic>
            <wp14:sizeRelH relativeFrom="margin">
              <wp14:pctWidth>0</wp14:pctWidth>
            </wp14:sizeRelH>
            <wp14:sizeRelV relativeFrom="margin">
              <wp14:pctHeight>0</wp14:pctHeight>
            </wp14:sizeRelV>
          </wp:anchor>
        </w:drawing>
      </w:r>
      <w:r w:rsidR="005A3CDF" w:rsidRPr="005A3CDF">
        <w:rPr>
          <w:noProof/>
        </w:rPr>
        <w:drawing>
          <wp:anchor distT="0" distB="0" distL="114300" distR="114300" simplePos="0" relativeHeight="251671552" behindDoc="0" locked="0" layoutInCell="1" allowOverlap="1" wp14:anchorId="3ED802E4" wp14:editId="162562AB">
            <wp:simplePos x="0" y="0"/>
            <wp:positionH relativeFrom="page">
              <wp:align>center</wp:align>
            </wp:positionH>
            <wp:positionV relativeFrom="paragraph">
              <wp:posOffset>237</wp:posOffset>
            </wp:positionV>
            <wp:extent cx="6113780" cy="3220720"/>
            <wp:effectExtent l="0" t="0" r="1270" b="0"/>
            <wp:wrapSquare wrapText="bothSides"/>
            <wp:docPr id="876698317"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698317" name=""/>
                    <pic:cNvPicPr/>
                  </pic:nvPicPr>
                  <pic:blipFill>
                    <a:blip r:embed="rId26">
                      <a:extLst>
                        <a:ext uri="{28A0092B-C50C-407E-A947-70E740481C1C}">
                          <a14:useLocalDpi xmlns:a14="http://schemas.microsoft.com/office/drawing/2010/main" val="0"/>
                        </a:ext>
                      </a:extLst>
                    </a:blip>
                    <a:stretch>
                      <a:fillRect/>
                    </a:stretch>
                  </pic:blipFill>
                  <pic:spPr>
                    <a:xfrm>
                      <a:off x="0" y="0"/>
                      <a:ext cx="6113780" cy="3220720"/>
                    </a:xfrm>
                    <a:prstGeom prst="rect">
                      <a:avLst/>
                    </a:prstGeom>
                  </pic:spPr>
                </pic:pic>
              </a:graphicData>
            </a:graphic>
            <wp14:sizeRelH relativeFrom="margin">
              <wp14:pctWidth>0</wp14:pctWidth>
            </wp14:sizeRelH>
            <wp14:sizeRelV relativeFrom="margin">
              <wp14:pctHeight>0</wp14:pctHeight>
            </wp14:sizeRelV>
          </wp:anchor>
        </w:drawing>
      </w:r>
    </w:p>
    <w:p w14:paraId="30B77EBF" w14:textId="77777777" w:rsidR="005A3CDF" w:rsidRDefault="005A3CDF" w:rsidP="0047209B">
      <w:pPr>
        <w:pStyle w:val="TezMetni15Satr"/>
        <w:ind w:firstLine="0"/>
      </w:pPr>
    </w:p>
    <w:p w14:paraId="0A8638A3" w14:textId="4EE5A631" w:rsidR="005A3CDF" w:rsidRDefault="005A3CDF" w:rsidP="005A3CDF">
      <w:pPr>
        <w:pStyle w:val="TezMetni15Satr"/>
      </w:pPr>
      <w:r>
        <w:t>Yukarıda login sayfasının kodları yer almaktadır. Login.html dosyasında bu sayfada yer alan içerikler</w:t>
      </w:r>
      <w:r w:rsidR="0047209B">
        <w:t xml:space="preserve"> head ile Giriş yap ve diğer yazılar yer alırken</w:t>
      </w:r>
      <w:r>
        <w:t xml:space="preserve"> label kutusu ile gösterilip input ile içerik alınması</w:t>
      </w:r>
      <w:r w:rsidR="0047209B">
        <w:t xml:space="preserve"> ve submit butonu ile giriş yapılması sağlanır</w:t>
      </w:r>
      <w:r>
        <w:t>. Register.css sayfasında ise hem register css hem de login css card’ının görüntü kodları yer almaktadır.</w:t>
      </w:r>
    </w:p>
    <w:p w14:paraId="33C0781D" w14:textId="77777777" w:rsidR="005A3CDF" w:rsidRDefault="005A3CDF" w:rsidP="005A3CDF">
      <w:pPr>
        <w:pStyle w:val="TezMetni15Satr"/>
      </w:pPr>
    </w:p>
    <w:p w14:paraId="41BE8810" w14:textId="77777777" w:rsidR="005A3CDF" w:rsidRDefault="005A3CDF" w:rsidP="005A3CDF">
      <w:pPr>
        <w:pStyle w:val="TezMetni15Satr"/>
      </w:pPr>
    </w:p>
    <w:p w14:paraId="2726B752" w14:textId="69C26009" w:rsidR="0047209B" w:rsidRDefault="0047209B" w:rsidP="0047209B">
      <w:pPr>
        <w:pStyle w:val="Balk2"/>
      </w:pPr>
      <w:r w:rsidRPr="005B5FDE">
        <w:lastRenderedPageBreak/>
        <w:t>3.</w:t>
      </w:r>
      <w:r>
        <w:t xml:space="preserve">4. </w:t>
      </w:r>
      <w:r w:rsidR="00F318EF">
        <w:t>Kullanıcı</w:t>
      </w:r>
      <w:r>
        <w:t xml:space="preserve"> Sayfası</w:t>
      </w:r>
    </w:p>
    <w:p w14:paraId="478CDF48" w14:textId="77777777" w:rsidR="00D6305D" w:rsidRDefault="00D6305D" w:rsidP="005A3CDF">
      <w:pPr>
        <w:pStyle w:val="TezMetni15Satr"/>
      </w:pPr>
    </w:p>
    <w:p w14:paraId="5BBE9350" w14:textId="501733DA" w:rsidR="00D6305D" w:rsidRDefault="00D6305D" w:rsidP="00D6305D">
      <w:pPr>
        <w:pStyle w:val="TezMetni15Satr"/>
        <w:ind w:firstLine="0"/>
      </w:pPr>
      <w:r>
        <w:t>Eğer kullanıcı kullanıcı</w:t>
      </w:r>
      <w:r w:rsidR="00C21F4E">
        <w:t>A</w:t>
      </w:r>
      <w:r>
        <w:t xml:space="preserve">dı ve şifre ile giriş yaparsa yukarıdaki sayfa ile karşılaşırlar. </w:t>
      </w:r>
    </w:p>
    <w:p w14:paraId="04EB8E4B" w14:textId="77777777" w:rsidR="00D6305D" w:rsidRDefault="00D6305D" w:rsidP="005A3CDF">
      <w:pPr>
        <w:pStyle w:val="TezMetni15Satr"/>
      </w:pPr>
    </w:p>
    <w:p w14:paraId="73D105EC" w14:textId="025EABA5" w:rsidR="005A3CDF" w:rsidRDefault="00021C23" w:rsidP="005A3CDF">
      <w:pPr>
        <w:pStyle w:val="TezMetni15Satr"/>
      </w:pPr>
      <w:r w:rsidRPr="00021C23">
        <w:rPr>
          <w:noProof/>
        </w:rPr>
        <w:drawing>
          <wp:anchor distT="0" distB="0" distL="114300" distR="114300" simplePos="0" relativeHeight="251676672" behindDoc="0" locked="0" layoutInCell="1" allowOverlap="1" wp14:anchorId="66862975" wp14:editId="1A69F39A">
            <wp:simplePos x="0" y="0"/>
            <wp:positionH relativeFrom="page">
              <wp:align>center</wp:align>
            </wp:positionH>
            <wp:positionV relativeFrom="paragraph">
              <wp:posOffset>4947511</wp:posOffset>
            </wp:positionV>
            <wp:extent cx="5399405" cy="2181860"/>
            <wp:effectExtent l="0" t="0" r="0" b="8890"/>
            <wp:wrapSquare wrapText="bothSides"/>
            <wp:docPr id="615563162" name="Resim 1" descr="metin, ekran görüntüsü, yazılım,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563162" name="Resim 1" descr="metin, ekran görüntüsü, yazılım, tasarım içeren bir resim&#10;&#10;Açıklama otomatik olarak oluşturuldu"/>
                    <pic:cNvPicPr/>
                  </pic:nvPicPr>
                  <pic:blipFill>
                    <a:blip r:embed="rId27">
                      <a:extLst>
                        <a:ext uri="{28A0092B-C50C-407E-A947-70E740481C1C}">
                          <a14:useLocalDpi xmlns:a14="http://schemas.microsoft.com/office/drawing/2010/main" val="0"/>
                        </a:ext>
                      </a:extLst>
                    </a:blip>
                    <a:stretch>
                      <a:fillRect/>
                    </a:stretch>
                  </pic:blipFill>
                  <pic:spPr>
                    <a:xfrm>
                      <a:off x="0" y="0"/>
                      <a:ext cx="5399405" cy="2181860"/>
                    </a:xfrm>
                    <a:prstGeom prst="rect">
                      <a:avLst/>
                    </a:prstGeom>
                  </pic:spPr>
                </pic:pic>
              </a:graphicData>
            </a:graphic>
          </wp:anchor>
        </w:drawing>
      </w:r>
      <w:r w:rsidRPr="00021C23">
        <w:rPr>
          <w:noProof/>
        </w:rPr>
        <w:drawing>
          <wp:anchor distT="0" distB="0" distL="114300" distR="114300" simplePos="0" relativeHeight="251675648" behindDoc="0" locked="0" layoutInCell="1" allowOverlap="1" wp14:anchorId="13FC1DEA" wp14:editId="431A9B02">
            <wp:simplePos x="0" y="0"/>
            <wp:positionH relativeFrom="page">
              <wp:align>center</wp:align>
            </wp:positionH>
            <wp:positionV relativeFrom="paragraph">
              <wp:posOffset>2623895</wp:posOffset>
            </wp:positionV>
            <wp:extent cx="5399405" cy="2320925"/>
            <wp:effectExtent l="0" t="0" r="0" b="3175"/>
            <wp:wrapSquare wrapText="bothSides"/>
            <wp:docPr id="1764837092" name="Resim 1" descr="metin, yazılım, bilgisayar simgesi, web sayfas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837092" name="Resim 1" descr="metin, yazılım, bilgisayar simgesi, web sayfası içeren bir resim&#10;&#10;Açıklama otomatik olarak oluşturuldu"/>
                    <pic:cNvPicPr/>
                  </pic:nvPicPr>
                  <pic:blipFill>
                    <a:blip r:embed="rId28">
                      <a:extLst>
                        <a:ext uri="{28A0092B-C50C-407E-A947-70E740481C1C}">
                          <a14:useLocalDpi xmlns:a14="http://schemas.microsoft.com/office/drawing/2010/main" val="0"/>
                        </a:ext>
                      </a:extLst>
                    </a:blip>
                    <a:stretch>
                      <a:fillRect/>
                    </a:stretch>
                  </pic:blipFill>
                  <pic:spPr>
                    <a:xfrm>
                      <a:off x="0" y="0"/>
                      <a:ext cx="5399405" cy="2320925"/>
                    </a:xfrm>
                    <a:prstGeom prst="rect">
                      <a:avLst/>
                    </a:prstGeom>
                  </pic:spPr>
                </pic:pic>
              </a:graphicData>
            </a:graphic>
          </wp:anchor>
        </w:drawing>
      </w:r>
      <w:r w:rsidRPr="0047209B">
        <w:rPr>
          <w:noProof/>
        </w:rPr>
        <w:drawing>
          <wp:anchor distT="0" distB="0" distL="114300" distR="114300" simplePos="0" relativeHeight="251674624" behindDoc="0" locked="0" layoutInCell="1" allowOverlap="1" wp14:anchorId="4129B8D9" wp14:editId="41A192DC">
            <wp:simplePos x="0" y="0"/>
            <wp:positionH relativeFrom="page">
              <wp:align>center</wp:align>
            </wp:positionH>
            <wp:positionV relativeFrom="paragraph">
              <wp:posOffset>224446</wp:posOffset>
            </wp:positionV>
            <wp:extent cx="5399405" cy="2400300"/>
            <wp:effectExtent l="0" t="0" r="0" b="0"/>
            <wp:wrapSquare wrapText="bothSides"/>
            <wp:docPr id="1970655949"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655949" name=""/>
                    <pic:cNvPicPr/>
                  </pic:nvPicPr>
                  <pic:blipFill>
                    <a:blip r:embed="rId29">
                      <a:extLst>
                        <a:ext uri="{28A0092B-C50C-407E-A947-70E740481C1C}">
                          <a14:useLocalDpi xmlns:a14="http://schemas.microsoft.com/office/drawing/2010/main" val="0"/>
                        </a:ext>
                      </a:extLst>
                    </a:blip>
                    <a:stretch>
                      <a:fillRect/>
                    </a:stretch>
                  </pic:blipFill>
                  <pic:spPr>
                    <a:xfrm>
                      <a:off x="0" y="0"/>
                      <a:ext cx="5399405" cy="2400300"/>
                    </a:xfrm>
                    <a:prstGeom prst="rect">
                      <a:avLst/>
                    </a:prstGeom>
                  </pic:spPr>
                </pic:pic>
              </a:graphicData>
            </a:graphic>
          </wp:anchor>
        </w:drawing>
      </w:r>
    </w:p>
    <w:p w14:paraId="2527B5E2" w14:textId="0D33C942" w:rsidR="005A3CDF" w:rsidRDefault="00021C23" w:rsidP="005A3CDF">
      <w:pPr>
        <w:pStyle w:val="TezMetni15Satr"/>
      </w:pPr>
      <w:r>
        <w:tab/>
      </w:r>
      <w:r>
        <w:tab/>
      </w:r>
    </w:p>
    <w:p w14:paraId="701EFE5F" w14:textId="62EDC354" w:rsidR="005A3CDF" w:rsidRDefault="00021C23" w:rsidP="005A3CDF">
      <w:pPr>
        <w:pStyle w:val="TezMetni15Satr"/>
      </w:pPr>
      <w:r>
        <w:tab/>
      </w:r>
      <w:r>
        <w:tab/>
      </w:r>
      <w:r>
        <w:tab/>
      </w:r>
      <w:r>
        <w:tab/>
        <w:t xml:space="preserve">   Şekil 4. User Sayfası</w:t>
      </w:r>
    </w:p>
    <w:p w14:paraId="6652ABF5" w14:textId="48A6D011" w:rsidR="005A3CDF" w:rsidRDefault="005A3CDF" w:rsidP="005A3CDF">
      <w:pPr>
        <w:pStyle w:val="TezMetni15Satr"/>
      </w:pPr>
    </w:p>
    <w:p w14:paraId="38B3CE82" w14:textId="74475AC7" w:rsidR="002E407F" w:rsidRDefault="002E407F" w:rsidP="002E407F">
      <w:pPr>
        <w:pStyle w:val="Balk2"/>
      </w:pPr>
      <w:r w:rsidRPr="005B5FDE">
        <w:lastRenderedPageBreak/>
        <w:t>3.</w:t>
      </w:r>
      <w:r>
        <w:t xml:space="preserve">4. </w:t>
      </w:r>
      <w:r w:rsidR="00F318EF">
        <w:t xml:space="preserve">Kullanıcı </w:t>
      </w:r>
      <w:r>
        <w:t>Sayfası Başlık Ekleme</w:t>
      </w:r>
    </w:p>
    <w:p w14:paraId="65061DA7" w14:textId="77777777" w:rsidR="002E407F" w:rsidRDefault="002E407F" w:rsidP="002E407F">
      <w:pPr>
        <w:pStyle w:val="TezMetni15Satr"/>
      </w:pPr>
    </w:p>
    <w:p w14:paraId="36AC73FF" w14:textId="77777777" w:rsidR="002E407F" w:rsidRDefault="002E407F" w:rsidP="002E407F">
      <w:pPr>
        <w:pStyle w:val="TezMetni15Satr"/>
        <w:ind w:firstLine="0"/>
      </w:pPr>
      <w:r>
        <w:t xml:space="preserve">Eğer kullanıcı kullanıcıAdı ve şifre ile giriş yaparsa yukarıdaki sayfa ile karşılaşırlar. </w:t>
      </w:r>
    </w:p>
    <w:p w14:paraId="10EADFCC" w14:textId="3927390C" w:rsidR="002E407F" w:rsidRDefault="002E407F" w:rsidP="002E407F">
      <w:pPr>
        <w:pStyle w:val="TezMetni15Satr"/>
        <w:ind w:firstLine="0"/>
      </w:pPr>
      <w:r>
        <w:t>Ve bu sayfadan içerik eklemeye başlayabilir.</w:t>
      </w:r>
    </w:p>
    <w:p w14:paraId="1D9846A4" w14:textId="77777777" w:rsidR="002E407F" w:rsidRDefault="002E407F" w:rsidP="002E407F">
      <w:pPr>
        <w:pStyle w:val="TezMetni15Satr"/>
      </w:pPr>
      <w:r w:rsidRPr="00021C23">
        <w:rPr>
          <w:noProof/>
        </w:rPr>
        <w:drawing>
          <wp:anchor distT="0" distB="0" distL="114300" distR="114300" simplePos="0" relativeHeight="251680768" behindDoc="0" locked="0" layoutInCell="1" allowOverlap="1" wp14:anchorId="68BDB155" wp14:editId="5048EB6F">
            <wp:simplePos x="0" y="0"/>
            <wp:positionH relativeFrom="page">
              <wp:align>center</wp:align>
            </wp:positionH>
            <wp:positionV relativeFrom="paragraph">
              <wp:posOffset>4947511</wp:posOffset>
            </wp:positionV>
            <wp:extent cx="5399405" cy="2181860"/>
            <wp:effectExtent l="0" t="0" r="0" b="8890"/>
            <wp:wrapSquare wrapText="bothSides"/>
            <wp:docPr id="2024763425" name="Resim 1" descr="metin, ekran görüntüsü, yazılım,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563162" name="Resim 1" descr="metin, ekran görüntüsü, yazılım, tasarım içeren bir resim&#10;&#10;Açıklama otomatik olarak oluşturuldu"/>
                    <pic:cNvPicPr/>
                  </pic:nvPicPr>
                  <pic:blipFill>
                    <a:blip r:embed="rId27">
                      <a:extLst>
                        <a:ext uri="{28A0092B-C50C-407E-A947-70E740481C1C}">
                          <a14:useLocalDpi xmlns:a14="http://schemas.microsoft.com/office/drawing/2010/main" val="0"/>
                        </a:ext>
                      </a:extLst>
                    </a:blip>
                    <a:stretch>
                      <a:fillRect/>
                    </a:stretch>
                  </pic:blipFill>
                  <pic:spPr>
                    <a:xfrm>
                      <a:off x="0" y="0"/>
                      <a:ext cx="5399405" cy="2181860"/>
                    </a:xfrm>
                    <a:prstGeom prst="rect">
                      <a:avLst/>
                    </a:prstGeom>
                  </pic:spPr>
                </pic:pic>
              </a:graphicData>
            </a:graphic>
          </wp:anchor>
        </w:drawing>
      </w:r>
      <w:r w:rsidRPr="00021C23">
        <w:rPr>
          <w:noProof/>
        </w:rPr>
        <w:drawing>
          <wp:anchor distT="0" distB="0" distL="114300" distR="114300" simplePos="0" relativeHeight="251679744" behindDoc="0" locked="0" layoutInCell="1" allowOverlap="1" wp14:anchorId="187CEE33" wp14:editId="0BCACB16">
            <wp:simplePos x="0" y="0"/>
            <wp:positionH relativeFrom="page">
              <wp:align>center</wp:align>
            </wp:positionH>
            <wp:positionV relativeFrom="paragraph">
              <wp:posOffset>2623895</wp:posOffset>
            </wp:positionV>
            <wp:extent cx="5399405" cy="2320925"/>
            <wp:effectExtent l="0" t="0" r="0" b="3175"/>
            <wp:wrapSquare wrapText="bothSides"/>
            <wp:docPr id="2140998500" name="Resim 1" descr="metin, yazılım, bilgisayar simgesi, web sayfas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837092" name="Resim 1" descr="metin, yazılım, bilgisayar simgesi, web sayfası içeren bir resim&#10;&#10;Açıklama otomatik olarak oluşturuldu"/>
                    <pic:cNvPicPr/>
                  </pic:nvPicPr>
                  <pic:blipFill>
                    <a:blip r:embed="rId28">
                      <a:extLst>
                        <a:ext uri="{28A0092B-C50C-407E-A947-70E740481C1C}">
                          <a14:useLocalDpi xmlns:a14="http://schemas.microsoft.com/office/drawing/2010/main" val="0"/>
                        </a:ext>
                      </a:extLst>
                    </a:blip>
                    <a:stretch>
                      <a:fillRect/>
                    </a:stretch>
                  </pic:blipFill>
                  <pic:spPr>
                    <a:xfrm>
                      <a:off x="0" y="0"/>
                      <a:ext cx="5399405" cy="2320925"/>
                    </a:xfrm>
                    <a:prstGeom prst="rect">
                      <a:avLst/>
                    </a:prstGeom>
                  </pic:spPr>
                </pic:pic>
              </a:graphicData>
            </a:graphic>
          </wp:anchor>
        </w:drawing>
      </w:r>
      <w:r w:rsidRPr="0047209B">
        <w:rPr>
          <w:noProof/>
        </w:rPr>
        <w:drawing>
          <wp:anchor distT="0" distB="0" distL="114300" distR="114300" simplePos="0" relativeHeight="251678720" behindDoc="0" locked="0" layoutInCell="1" allowOverlap="1" wp14:anchorId="7DDDB313" wp14:editId="5846D1DC">
            <wp:simplePos x="0" y="0"/>
            <wp:positionH relativeFrom="page">
              <wp:align>center</wp:align>
            </wp:positionH>
            <wp:positionV relativeFrom="paragraph">
              <wp:posOffset>224446</wp:posOffset>
            </wp:positionV>
            <wp:extent cx="5399405" cy="2400300"/>
            <wp:effectExtent l="0" t="0" r="0" b="0"/>
            <wp:wrapSquare wrapText="bothSides"/>
            <wp:docPr id="1253986776" name="Resim 1" descr="metin, ekran görüntüsü, yazılım, web sayfas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986776" name="Resim 1" descr="metin, ekran görüntüsü, yazılım, web sayfası içeren bir resim&#10;&#10;Açıklama otomatik olarak oluşturuldu"/>
                    <pic:cNvPicPr/>
                  </pic:nvPicPr>
                  <pic:blipFill>
                    <a:blip r:embed="rId29">
                      <a:extLst>
                        <a:ext uri="{28A0092B-C50C-407E-A947-70E740481C1C}">
                          <a14:useLocalDpi xmlns:a14="http://schemas.microsoft.com/office/drawing/2010/main" val="0"/>
                        </a:ext>
                      </a:extLst>
                    </a:blip>
                    <a:stretch>
                      <a:fillRect/>
                    </a:stretch>
                  </pic:blipFill>
                  <pic:spPr>
                    <a:xfrm>
                      <a:off x="0" y="0"/>
                      <a:ext cx="5399405" cy="2400300"/>
                    </a:xfrm>
                    <a:prstGeom prst="rect">
                      <a:avLst/>
                    </a:prstGeom>
                  </pic:spPr>
                </pic:pic>
              </a:graphicData>
            </a:graphic>
          </wp:anchor>
        </w:drawing>
      </w:r>
    </w:p>
    <w:p w14:paraId="75DAB786" w14:textId="77777777" w:rsidR="002E407F" w:rsidRDefault="002E407F" w:rsidP="002E407F">
      <w:pPr>
        <w:pStyle w:val="TezMetni15Satr"/>
      </w:pPr>
      <w:r>
        <w:tab/>
      </w:r>
      <w:r>
        <w:tab/>
      </w:r>
    </w:p>
    <w:p w14:paraId="62BF877D" w14:textId="0DC47B0C" w:rsidR="002E407F" w:rsidRDefault="002E407F" w:rsidP="002E407F">
      <w:pPr>
        <w:pStyle w:val="TezMetni15Satr"/>
      </w:pPr>
      <w:r>
        <w:tab/>
      </w:r>
      <w:r>
        <w:tab/>
      </w:r>
      <w:r>
        <w:tab/>
      </w:r>
      <w:r w:rsidR="009A5577">
        <w:t xml:space="preserve">      </w:t>
      </w:r>
      <w:r>
        <w:t>Şekil 4. Başlık Ekleme Sayfası</w:t>
      </w:r>
    </w:p>
    <w:p w14:paraId="3316F96B" w14:textId="77777777" w:rsidR="005A3CDF" w:rsidRDefault="005A3CDF" w:rsidP="005A3CDF">
      <w:pPr>
        <w:pStyle w:val="TezMetni15Satr"/>
      </w:pPr>
    </w:p>
    <w:p w14:paraId="7849F2FC" w14:textId="01770FA6" w:rsidR="002E407F" w:rsidRDefault="00792AB2" w:rsidP="007A60B2">
      <w:pPr>
        <w:pStyle w:val="TezMetni15Satr"/>
      </w:pPr>
      <w:r w:rsidRPr="00792AB2">
        <w:rPr>
          <w:noProof/>
        </w:rPr>
        <w:lastRenderedPageBreak/>
        <w:drawing>
          <wp:anchor distT="0" distB="0" distL="114300" distR="114300" simplePos="0" relativeHeight="251681792" behindDoc="0" locked="0" layoutInCell="1" allowOverlap="1" wp14:anchorId="3675827D" wp14:editId="6416008E">
            <wp:simplePos x="0" y="0"/>
            <wp:positionH relativeFrom="page">
              <wp:align>center</wp:align>
            </wp:positionH>
            <wp:positionV relativeFrom="paragraph">
              <wp:posOffset>344</wp:posOffset>
            </wp:positionV>
            <wp:extent cx="5636260" cy="2975610"/>
            <wp:effectExtent l="0" t="0" r="2540" b="0"/>
            <wp:wrapSquare wrapText="bothSides"/>
            <wp:docPr id="1578338430"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338430" name="Resim 1" descr="metin, ekran görüntüsü, yazılım, multimedya yazılımı içeren bir resim&#10;&#10;Açıklama otomatik olarak oluşturuldu"/>
                    <pic:cNvPicPr/>
                  </pic:nvPicPr>
                  <pic:blipFill>
                    <a:blip r:embed="rId30">
                      <a:extLst>
                        <a:ext uri="{28A0092B-C50C-407E-A947-70E740481C1C}">
                          <a14:useLocalDpi xmlns:a14="http://schemas.microsoft.com/office/drawing/2010/main" val="0"/>
                        </a:ext>
                      </a:extLst>
                    </a:blip>
                    <a:stretch>
                      <a:fillRect/>
                    </a:stretch>
                  </pic:blipFill>
                  <pic:spPr>
                    <a:xfrm>
                      <a:off x="0" y="0"/>
                      <a:ext cx="5636260" cy="2975610"/>
                    </a:xfrm>
                    <a:prstGeom prst="rect">
                      <a:avLst/>
                    </a:prstGeom>
                  </pic:spPr>
                </pic:pic>
              </a:graphicData>
            </a:graphic>
            <wp14:sizeRelH relativeFrom="margin">
              <wp14:pctWidth>0</wp14:pctWidth>
            </wp14:sizeRelH>
            <wp14:sizeRelV relativeFrom="margin">
              <wp14:pctHeight>0</wp14:pctHeight>
            </wp14:sizeRelV>
          </wp:anchor>
        </w:drawing>
      </w:r>
    </w:p>
    <w:p w14:paraId="1E3405D7" w14:textId="40A864A3" w:rsidR="002E407F" w:rsidRDefault="00792AB2" w:rsidP="005A3CDF">
      <w:pPr>
        <w:pStyle w:val="TezMetni15Satr"/>
      </w:pPr>
      <w:r>
        <w:t>Buradaki kodlarda başlık ekleme fonksiyonumuz nasıl çalışıyor onu anlatıyor olacağız.</w:t>
      </w:r>
    </w:p>
    <w:p w14:paraId="300372B8" w14:textId="43A6E28E" w:rsidR="00792AB2" w:rsidRDefault="00792AB2" w:rsidP="005A3CDF">
      <w:pPr>
        <w:pStyle w:val="TezMetni15Satr"/>
      </w:pPr>
      <w:r>
        <w:t xml:space="preserve">Öncelikle index.html dosyası içinde id’si Şirketler olan bir div tanımlıyoruz ve bir div daha tanımlayıp container class yardımıyla beraber bir sınır veriyoruz. Daha sonrasında bootstrap kütüphanesini kaynak edinerek body kısmında bir scriptini yapıştırıyoruz sonrasında link kısmına da gerekli kütüphaneyi ekliyoruz artık bootstrap yardımıyla bir row classı ile kendimize bir satır ayırıyoruz daha sonra bunu col-12 sınıfıyla 12 </w:t>
      </w:r>
      <w:r w:rsidR="007A60B2">
        <w:t>kolona</w:t>
      </w:r>
      <w:r>
        <w:t xml:space="preserve"> bölüyoruz. Sonrasında ise card classı ile bir card oluşturup card header kısmında “Şirket Yayınları “ diye kart başlığımızı vermiş oluyoruz. Card body kısmında ise bir input </w:t>
      </w:r>
      <w:r w:rsidR="007A60B2">
        <w:t>grup</w:t>
      </w:r>
      <w:r>
        <w:t xml:space="preserve"> divi ve içine </w:t>
      </w:r>
      <w:r w:rsidR="007A60B2">
        <w:t>iki</w:t>
      </w:r>
      <w:r>
        <w:t xml:space="preserve"> input ve bir label a</w:t>
      </w:r>
      <w:r w:rsidR="007A60B2">
        <w:t>tayıp şirketimizdeki başlık ve açıklama satırlarını sırasıyla dolduruyoruz ve başlık ekle butonumuzu oluşturduğumuzda ilk kartımızı tasarlamış oluyoruz.</w:t>
      </w:r>
    </w:p>
    <w:p w14:paraId="016074F7" w14:textId="77777777" w:rsidR="002E407F" w:rsidRDefault="002E407F" w:rsidP="005A3CDF">
      <w:pPr>
        <w:pStyle w:val="TezMetni15Satr"/>
      </w:pPr>
    </w:p>
    <w:p w14:paraId="33DE2FBB" w14:textId="3A51BFDA" w:rsidR="002E407F" w:rsidRDefault="007A60B2" w:rsidP="005A3CDF">
      <w:pPr>
        <w:pStyle w:val="TezMetni15Satr"/>
      </w:pPr>
      <w:r>
        <w:t>Sonrasında ise içeriğimizin gösterildiği kartı tasarlamaya geldiğinde sıra bunu bir kart classı ile card header kısmında öncelikle bir temizle butonu koyuyoruz. Daha sonrasında ise card body oluşturup bunun içini bir ul ile yani sırasız liste ile alıyoruz. Buradaki ul listemiz JavaScript yardımıyla az sonra doldurulacaktır.</w:t>
      </w:r>
    </w:p>
    <w:p w14:paraId="5DD2DD9E" w14:textId="77777777" w:rsidR="007A60B2" w:rsidRDefault="007A60B2" w:rsidP="005A3CDF">
      <w:pPr>
        <w:pStyle w:val="TezMetni15Satr"/>
      </w:pPr>
    </w:p>
    <w:p w14:paraId="20A168DE" w14:textId="5A978285" w:rsidR="007A60B2" w:rsidRDefault="007A60B2" w:rsidP="005A3CDF">
      <w:pPr>
        <w:pStyle w:val="TezMetni15Satr"/>
      </w:pPr>
      <w:r>
        <w:t>Yani yukarda içerisini doldurduğumuz ve başlık ekleme kartımız ile oluşan kartımızı JavaScript yardımı ile eşleştirip bir kullanıcının şirket bildirisi yayınlaması sağlanır</w:t>
      </w:r>
    </w:p>
    <w:p w14:paraId="5A2FCB09" w14:textId="05B087E6" w:rsidR="002E407F" w:rsidRDefault="002E407F" w:rsidP="005A3CDF">
      <w:pPr>
        <w:pStyle w:val="TezMetni15Satr"/>
      </w:pPr>
    </w:p>
    <w:p w14:paraId="1A9DD1E9" w14:textId="605A411E" w:rsidR="002E407F" w:rsidRDefault="00751EF2" w:rsidP="005A3CDF">
      <w:pPr>
        <w:pStyle w:val="TezMetni15Satr"/>
      </w:pPr>
      <w:r w:rsidRPr="007A60B2">
        <w:rPr>
          <w:noProof/>
        </w:rPr>
        <w:drawing>
          <wp:anchor distT="0" distB="0" distL="114300" distR="114300" simplePos="0" relativeHeight="251682816" behindDoc="0" locked="0" layoutInCell="1" allowOverlap="1" wp14:anchorId="75790FB0" wp14:editId="01810F71">
            <wp:simplePos x="0" y="0"/>
            <wp:positionH relativeFrom="margin">
              <wp:align>center</wp:align>
            </wp:positionH>
            <wp:positionV relativeFrom="paragraph">
              <wp:posOffset>246186</wp:posOffset>
            </wp:positionV>
            <wp:extent cx="6237605" cy="3308350"/>
            <wp:effectExtent l="0" t="0" r="0" b="6350"/>
            <wp:wrapSquare wrapText="bothSides"/>
            <wp:docPr id="1777011087" name="Resim 1" descr="metin, yazılım, ekran görüntüsü, bilgisayar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11087" name="Resim 1" descr="metin, yazılım, ekran görüntüsü, bilgisayar içeren bir resim&#10;&#10;Açıklama otomatik olarak oluşturuldu"/>
                    <pic:cNvPicPr/>
                  </pic:nvPicPr>
                  <pic:blipFill>
                    <a:blip r:embed="rId31">
                      <a:extLst>
                        <a:ext uri="{28A0092B-C50C-407E-A947-70E740481C1C}">
                          <a14:useLocalDpi xmlns:a14="http://schemas.microsoft.com/office/drawing/2010/main" val="0"/>
                        </a:ext>
                      </a:extLst>
                    </a:blip>
                    <a:stretch>
                      <a:fillRect/>
                    </a:stretch>
                  </pic:blipFill>
                  <pic:spPr>
                    <a:xfrm>
                      <a:off x="0" y="0"/>
                      <a:ext cx="6237605" cy="3308350"/>
                    </a:xfrm>
                    <a:prstGeom prst="rect">
                      <a:avLst/>
                    </a:prstGeom>
                  </pic:spPr>
                </pic:pic>
              </a:graphicData>
            </a:graphic>
            <wp14:sizeRelH relativeFrom="margin">
              <wp14:pctWidth>0</wp14:pctWidth>
            </wp14:sizeRelH>
            <wp14:sizeRelV relativeFrom="margin">
              <wp14:pctHeight>0</wp14:pctHeight>
            </wp14:sizeRelV>
          </wp:anchor>
        </w:drawing>
      </w:r>
    </w:p>
    <w:p w14:paraId="1377306D" w14:textId="77777777" w:rsidR="00751EF2" w:rsidRDefault="00751EF2" w:rsidP="005A3CDF">
      <w:pPr>
        <w:pStyle w:val="TezMetni15Satr"/>
      </w:pPr>
    </w:p>
    <w:p w14:paraId="56B019ED" w14:textId="65967858" w:rsidR="00751EF2" w:rsidRDefault="00751EF2" w:rsidP="005A3CDF">
      <w:pPr>
        <w:pStyle w:val="TezMetni15Satr"/>
      </w:pPr>
    </w:p>
    <w:p w14:paraId="02DCE7C5" w14:textId="77777777" w:rsidR="00751EF2" w:rsidRDefault="00751EF2" w:rsidP="005A3CDF">
      <w:pPr>
        <w:pStyle w:val="TezMetni15Satr"/>
      </w:pPr>
    </w:p>
    <w:p w14:paraId="384233DB" w14:textId="77777777" w:rsidR="00751EF2" w:rsidRDefault="00751EF2" w:rsidP="005A3CDF">
      <w:pPr>
        <w:pStyle w:val="TezMetni15Satr"/>
      </w:pPr>
    </w:p>
    <w:p w14:paraId="26792047" w14:textId="1A8B7966" w:rsidR="007A60B2" w:rsidRDefault="007A60B2" w:rsidP="005A3CDF">
      <w:pPr>
        <w:pStyle w:val="TezMetni15Satr"/>
      </w:pPr>
      <w:r>
        <w:t>Başlık ekle komutuyla beraber şirketlerin yayın ekleme işlemini yapan JavaScrip</w:t>
      </w:r>
      <w:r w:rsidR="00DE5D65">
        <w:t>t</w:t>
      </w:r>
      <w:r>
        <w:t xml:space="preserve"> </w:t>
      </w:r>
      <w:r w:rsidR="00DE5D65">
        <w:t>fonksiyonu</w:t>
      </w:r>
      <w:r w:rsidR="00DB1EA0">
        <w:t>.</w:t>
      </w:r>
    </w:p>
    <w:p w14:paraId="6ED454C7" w14:textId="77777777" w:rsidR="00751EF2" w:rsidRDefault="00751EF2" w:rsidP="005A3CDF">
      <w:pPr>
        <w:pStyle w:val="TezMetni15Satr"/>
      </w:pPr>
    </w:p>
    <w:p w14:paraId="1E2E4104" w14:textId="72744090" w:rsidR="00DE5D65" w:rsidRDefault="00DE5D65" w:rsidP="005A3CDF">
      <w:pPr>
        <w:pStyle w:val="TezMetni15Satr"/>
      </w:pPr>
      <w:r>
        <w:t>Öncelikle yukardaki kod bloğu bir fonksiyon olarak tanımlanıp bir</w:t>
      </w:r>
      <w:r w:rsidR="00E97831">
        <w:t xml:space="preserve">den </w:t>
      </w:r>
      <w:r w:rsidR="00751EF2">
        <w:t>çok</w:t>
      </w:r>
      <w:r w:rsidR="00E97831">
        <w:t xml:space="preserve"> defa gerektiğince kullanılmak üzere tasarlanmıştır. Yukarıda yapılan işleme göre öncelikle ul nesnesi oluşturulup ardından getElementById metoduyla index.html dosyamızın içindeki task-list classına erişip daha sonra bir if else bloğu yardımıyla beraber biz eklemeden önce bir içerik var mı yok mu kontrolü yaptırıyoruz. Ona göre de gerekli işlemleri yapıp ekleme ya da şirket listesi boş yazdırıyor.</w:t>
      </w:r>
      <w:r w:rsidR="00751EF2">
        <w:t xml:space="preserve"> Ya da listeyi güncelliyor gerekli değerleri tutuyor örneğin index numarası  ya da şirket.id gibi gerekli bilgileri bu bilgiler sayesinde ekleyeceğimiz metotlarla beraber kontrol sağlayabileceğiz.</w:t>
      </w:r>
    </w:p>
    <w:p w14:paraId="699141AF" w14:textId="240B7A6B" w:rsidR="002E407F" w:rsidRDefault="002E407F" w:rsidP="005A3CDF">
      <w:pPr>
        <w:pStyle w:val="TezMetni15Satr"/>
      </w:pPr>
    </w:p>
    <w:p w14:paraId="678DBD1F" w14:textId="318491B5" w:rsidR="002E407F" w:rsidRDefault="002E407F" w:rsidP="005A3CDF">
      <w:pPr>
        <w:pStyle w:val="TezMetni15Satr"/>
      </w:pPr>
    </w:p>
    <w:p w14:paraId="023D1AE9" w14:textId="4C168C35" w:rsidR="002E407F" w:rsidRDefault="002E407F" w:rsidP="005A3CDF">
      <w:pPr>
        <w:pStyle w:val="TezMetni15Satr"/>
      </w:pPr>
    </w:p>
    <w:p w14:paraId="50790CE2" w14:textId="09B91E9A" w:rsidR="002E407F" w:rsidRDefault="002E407F" w:rsidP="005A3CDF">
      <w:pPr>
        <w:pStyle w:val="TezMetni15Satr"/>
      </w:pPr>
    </w:p>
    <w:p w14:paraId="6E47B30B" w14:textId="614796B1" w:rsidR="002E407F" w:rsidRDefault="002E407F" w:rsidP="005A3CDF">
      <w:pPr>
        <w:pStyle w:val="TezMetni15Satr"/>
      </w:pPr>
    </w:p>
    <w:p w14:paraId="2D2A1E89" w14:textId="11BA7F2C" w:rsidR="002E407F" w:rsidRDefault="002E407F" w:rsidP="005A3CDF">
      <w:pPr>
        <w:pStyle w:val="TezMetni15Satr"/>
      </w:pPr>
    </w:p>
    <w:p w14:paraId="645045A4" w14:textId="126CFEBD" w:rsidR="00751EF2" w:rsidRDefault="00751EF2" w:rsidP="005A3CDF">
      <w:pPr>
        <w:pStyle w:val="TezMetni15Satr"/>
      </w:pPr>
      <w:r w:rsidRPr="00751EF2">
        <w:rPr>
          <w:noProof/>
        </w:rPr>
        <w:drawing>
          <wp:anchor distT="0" distB="0" distL="114300" distR="114300" simplePos="0" relativeHeight="251683840" behindDoc="0" locked="0" layoutInCell="1" allowOverlap="1" wp14:anchorId="603B1E22" wp14:editId="7A75447D">
            <wp:simplePos x="0" y="0"/>
            <wp:positionH relativeFrom="page">
              <wp:align>center</wp:align>
            </wp:positionH>
            <wp:positionV relativeFrom="paragraph">
              <wp:posOffset>256540</wp:posOffset>
            </wp:positionV>
            <wp:extent cx="6362700" cy="3122295"/>
            <wp:effectExtent l="0" t="0" r="0" b="1905"/>
            <wp:wrapSquare wrapText="bothSides"/>
            <wp:docPr id="69512457" name="Resim 1" descr="ekran görüntüsü, yazılım, metin,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12457" name="Resim 1" descr="ekran görüntüsü, yazılım, metin, multimedya yazılımı içeren bir resim&#10;&#10;Açıklama otomatik olarak oluşturuldu"/>
                    <pic:cNvPicPr/>
                  </pic:nvPicPr>
                  <pic:blipFill>
                    <a:blip r:embed="rId32">
                      <a:extLst>
                        <a:ext uri="{28A0092B-C50C-407E-A947-70E740481C1C}">
                          <a14:useLocalDpi xmlns:a14="http://schemas.microsoft.com/office/drawing/2010/main" val="0"/>
                        </a:ext>
                      </a:extLst>
                    </a:blip>
                    <a:stretch>
                      <a:fillRect/>
                    </a:stretch>
                  </pic:blipFill>
                  <pic:spPr>
                    <a:xfrm>
                      <a:off x="0" y="0"/>
                      <a:ext cx="6362700" cy="3122295"/>
                    </a:xfrm>
                    <a:prstGeom prst="rect">
                      <a:avLst/>
                    </a:prstGeom>
                  </pic:spPr>
                </pic:pic>
              </a:graphicData>
            </a:graphic>
            <wp14:sizeRelH relativeFrom="margin">
              <wp14:pctWidth>0</wp14:pctWidth>
            </wp14:sizeRelH>
            <wp14:sizeRelV relativeFrom="margin">
              <wp14:pctHeight>0</wp14:pctHeight>
            </wp14:sizeRelV>
          </wp:anchor>
        </w:drawing>
      </w:r>
    </w:p>
    <w:p w14:paraId="5E719380" w14:textId="2231FA82" w:rsidR="00751EF2" w:rsidRDefault="00751EF2" w:rsidP="005A3CDF">
      <w:pPr>
        <w:pStyle w:val="TezMetni15Satr"/>
      </w:pPr>
    </w:p>
    <w:p w14:paraId="05869C82" w14:textId="77777777" w:rsidR="00751EF2" w:rsidRDefault="00751EF2" w:rsidP="005A3CDF">
      <w:pPr>
        <w:pStyle w:val="TezMetni15Satr"/>
      </w:pPr>
    </w:p>
    <w:p w14:paraId="5A6067DA" w14:textId="77777777" w:rsidR="00751EF2" w:rsidRDefault="00751EF2" w:rsidP="005A3CDF">
      <w:pPr>
        <w:pStyle w:val="TezMetni15Satr"/>
      </w:pPr>
    </w:p>
    <w:p w14:paraId="4291C1A1" w14:textId="67AC7623" w:rsidR="002E407F" w:rsidRDefault="00751EF2" w:rsidP="005A3CDF">
      <w:pPr>
        <w:pStyle w:val="TezMetni15Satr"/>
      </w:pPr>
      <w:r>
        <w:t>Yukarıdaki kod bloğu ile bir eleman ekleme işlemini JavaScript nasıl yapıyor öğreneceğiz.</w:t>
      </w:r>
    </w:p>
    <w:p w14:paraId="07C935D0" w14:textId="77777777" w:rsidR="00751EF2" w:rsidRDefault="00751EF2" w:rsidP="005A3CDF">
      <w:pPr>
        <w:pStyle w:val="TezMetni15Satr"/>
      </w:pPr>
    </w:p>
    <w:p w14:paraId="31A12C64" w14:textId="77777777" w:rsidR="00751EF2" w:rsidRDefault="00751EF2" w:rsidP="005A3CDF">
      <w:pPr>
        <w:pStyle w:val="TezMetni15Satr"/>
      </w:pPr>
    </w:p>
    <w:p w14:paraId="651048A4" w14:textId="6CF0A6B1" w:rsidR="00751EF2" w:rsidRDefault="00751EF2" w:rsidP="005A3CDF">
      <w:pPr>
        <w:pStyle w:val="TezMetni15Satr"/>
      </w:pPr>
      <w:r>
        <w:t>Öncelikle document.querySelector ile index.html üzerindeki id si btnAddNewTask olan dive ulaşıyoruz. Daha sonra da click işlemini dinliyoruz eğer kullanıcı başlık ekleye tıklamışsa click eventi çalışyor ve daha sonra newTask fonksiyonu çalışmaya başlıyor.  Eğer biz bir değer girmediysek bize bir uyarı verip bilgileri eksik girdiniz diyor. Tamamen doldurup girdiysek else bloğu çalışıyor ve girdiğimiz başlık ve açıklama yeni bir kart olarak ekrana basılıyor.</w:t>
      </w:r>
    </w:p>
    <w:p w14:paraId="52E82AD1" w14:textId="17B1B11A" w:rsidR="002E407F" w:rsidRDefault="002E407F" w:rsidP="005A3CDF">
      <w:pPr>
        <w:pStyle w:val="TezMetni15Satr"/>
      </w:pPr>
    </w:p>
    <w:p w14:paraId="5FC5B426" w14:textId="77777777" w:rsidR="002E407F" w:rsidRDefault="002E407F" w:rsidP="005A3CDF">
      <w:pPr>
        <w:pStyle w:val="TezMetni15Satr"/>
      </w:pPr>
    </w:p>
    <w:p w14:paraId="254C227F" w14:textId="184B4322" w:rsidR="002E407F" w:rsidRDefault="002E407F" w:rsidP="005A3CDF">
      <w:pPr>
        <w:pStyle w:val="TezMetni15Satr"/>
      </w:pPr>
    </w:p>
    <w:p w14:paraId="08846BBE" w14:textId="77777777" w:rsidR="002E407F" w:rsidRDefault="002E407F" w:rsidP="005A3CDF">
      <w:pPr>
        <w:pStyle w:val="TezMetni15Satr"/>
      </w:pPr>
    </w:p>
    <w:p w14:paraId="5FD2E54E" w14:textId="77777777" w:rsidR="002E407F" w:rsidRDefault="002E407F" w:rsidP="005A3CDF">
      <w:pPr>
        <w:pStyle w:val="TezMetni15Satr"/>
      </w:pPr>
    </w:p>
    <w:p w14:paraId="1833313D" w14:textId="77777777" w:rsidR="005A3CDF" w:rsidRDefault="005A3CDF" w:rsidP="005A3CDF">
      <w:pPr>
        <w:pStyle w:val="TezMetni15Satr"/>
      </w:pPr>
    </w:p>
    <w:p w14:paraId="0E61E497" w14:textId="44B39C06" w:rsidR="005A3CDF" w:rsidRDefault="00751EF2" w:rsidP="005A3CDF">
      <w:pPr>
        <w:pStyle w:val="TezMetni15Satr"/>
      </w:pPr>
      <w:r w:rsidRPr="00751EF2">
        <w:rPr>
          <w:noProof/>
        </w:rPr>
        <w:lastRenderedPageBreak/>
        <w:drawing>
          <wp:anchor distT="0" distB="0" distL="114300" distR="114300" simplePos="0" relativeHeight="251684864" behindDoc="0" locked="0" layoutInCell="1" allowOverlap="1" wp14:anchorId="20343F9F" wp14:editId="214C4DA3">
            <wp:simplePos x="0" y="0"/>
            <wp:positionH relativeFrom="margin">
              <wp:align>center</wp:align>
            </wp:positionH>
            <wp:positionV relativeFrom="paragraph">
              <wp:posOffset>409</wp:posOffset>
            </wp:positionV>
            <wp:extent cx="6268720" cy="3279775"/>
            <wp:effectExtent l="0" t="0" r="0" b="0"/>
            <wp:wrapSquare wrapText="bothSides"/>
            <wp:docPr id="1401087501" name="Resim 1" descr="metin, yazılım, ekran görüntüsü, bilgisayar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87501" name="Resim 1" descr="metin, yazılım, ekran görüntüsü, bilgisayar içeren bir resim&#10;&#10;Açıklama otomatik olarak oluşturuldu"/>
                    <pic:cNvPicPr/>
                  </pic:nvPicPr>
                  <pic:blipFill>
                    <a:blip r:embed="rId33">
                      <a:extLst>
                        <a:ext uri="{28A0092B-C50C-407E-A947-70E740481C1C}">
                          <a14:useLocalDpi xmlns:a14="http://schemas.microsoft.com/office/drawing/2010/main" val="0"/>
                        </a:ext>
                      </a:extLst>
                    </a:blip>
                    <a:stretch>
                      <a:fillRect/>
                    </a:stretch>
                  </pic:blipFill>
                  <pic:spPr>
                    <a:xfrm>
                      <a:off x="0" y="0"/>
                      <a:ext cx="6268720" cy="3279775"/>
                    </a:xfrm>
                    <a:prstGeom prst="rect">
                      <a:avLst/>
                    </a:prstGeom>
                  </pic:spPr>
                </pic:pic>
              </a:graphicData>
            </a:graphic>
            <wp14:sizeRelH relativeFrom="margin">
              <wp14:pctWidth>0</wp14:pctWidth>
            </wp14:sizeRelH>
            <wp14:sizeRelV relativeFrom="margin">
              <wp14:pctHeight>0</wp14:pctHeight>
            </wp14:sizeRelV>
          </wp:anchor>
        </w:drawing>
      </w:r>
    </w:p>
    <w:p w14:paraId="64A4F35F" w14:textId="5555EF41" w:rsidR="005A3CDF" w:rsidRDefault="005A3CDF" w:rsidP="005A3CDF">
      <w:pPr>
        <w:pStyle w:val="TezMetni15Satr"/>
      </w:pPr>
    </w:p>
    <w:p w14:paraId="3933825F" w14:textId="40109340" w:rsidR="00751EF2" w:rsidRDefault="00751EF2" w:rsidP="005A3CDF">
      <w:pPr>
        <w:pStyle w:val="TezMetni15Satr"/>
      </w:pPr>
      <w:r>
        <w:t>Yukarıdaki JavaScript kodlarında ise bir eleman silme güncelleme ve tüm elemanları silme butonlarını çalıştıralım.</w:t>
      </w:r>
    </w:p>
    <w:p w14:paraId="7AD31232" w14:textId="75087919" w:rsidR="00751EF2" w:rsidRDefault="00751EF2" w:rsidP="005A3CDF">
      <w:pPr>
        <w:pStyle w:val="TezMetni15Satr"/>
      </w:pPr>
    </w:p>
    <w:p w14:paraId="55304C8C" w14:textId="51B9BB5A" w:rsidR="00751EF2" w:rsidRDefault="00751EF2" w:rsidP="005A3CDF">
      <w:pPr>
        <w:pStyle w:val="TezMetni15Satr"/>
      </w:pPr>
      <w:r>
        <w:t xml:space="preserve">Öncelikle eleman silme </w:t>
      </w:r>
      <w:r w:rsidR="002A6BB1">
        <w:t>işleminde</w:t>
      </w:r>
      <w:r>
        <w:t xml:space="preserve"> </w:t>
      </w:r>
      <w:r w:rsidR="002A6BB1">
        <w:t>eklediğimiz şirket kutsunun üzerine gidip ataç simgesine tıkladığımızda bize bir id değer döndürüyor ve biz bunu tanımladığımız fonksiyonumuzdaki id değerimize atıyoruz. Daha sonra bir deleteId adında bir değişken tanımlayıp bu değişkene şirket indexini bir arrow fonksiyon aracılığıyla tüm indexleri dolaşıp eşleşen indexi siliyoruz.</w:t>
      </w:r>
    </w:p>
    <w:p w14:paraId="53D59224" w14:textId="77777777" w:rsidR="002A6BB1" w:rsidRDefault="002A6BB1" w:rsidP="005A3CDF">
      <w:pPr>
        <w:pStyle w:val="TezMetni15Satr"/>
      </w:pPr>
    </w:p>
    <w:p w14:paraId="2ACF70A7" w14:textId="5AF5F9A4" w:rsidR="002A6BB1" w:rsidRDefault="002A6BB1" w:rsidP="005A3CDF">
      <w:pPr>
        <w:pStyle w:val="TezMetni15Satr"/>
      </w:pPr>
      <w:r>
        <w:t>Daha sonra ise güncelleme işlemini yaparken de bize bir  taskId , taskName , taskAçıklama döndürüyor bu değerleri başlık ekle kısmına geri döndürüp orada güncelledikten sonra doğrusunu yazıp ekle diyoruz ve güncellenmiş değerimizi alıyoruz.</w:t>
      </w:r>
    </w:p>
    <w:p w14:paraId="65337A4D" w14:textId="527DF1D7" w:rsidR="00751EF2" w:rsidRDefault="00751EF2" w:rsidP="005A3CDF">
      <w:pPr>
        <w:pStyle w:val="TezMetni15Satr"/>
      </w:pPr>
    </w:p>
    <w:p w14:paraId="0F507190" w14:textId="5B7DF887" w:rsidR="00751EF2" w:rsidRDefault="002A6BB1" w:rsidP="005A3CDF">
      <w:pPr>
        <w:pStyle w:val="TezMetni15Satr"/>
      </w:pPr>
      <w:r>
        <w:t>Son metodumuz ise tüm paylaşılan şirket açıklamalarını silme fonksiyonu. Burada bir click eventi dinliyoruz eğer temizle butonuna basıldı ise sirketListemize ulaşıp orada splice metodu yardımıyla sıfırıncı indexten başlayıp şirket listesi kadar elamanı siliyoruz.</w:t>
      </w:r>
    </w:p>
    <w:p w14:paraId="48651389" w14:textId="37A25800" w:rsidR="00751EF2" w:rsidRDefault="00751EF2" w:rsidP="005A3CDF">
      <w:pPr>
        <w:pStyle w:val="TezMetni15Satr"/>
      </w:pPr>
    </w:p>
    <w:p w14:paraId="105A9FD6" w14:textId="448FF6BE" w:rsidR="00751EF2" w:rsidRDefault="00751EF2" w:rsidP="005A3CDF">
      <w:pPr>
        <w:pStyle w:val="TezMetni15Satr"/>
      </w:pPr>
    </w:p>
    <w:p w14:paraId="7EEFC036" w14:textId="6046A82E" w:rsidR="00751EF2" w:rsidRDefault="00751EF2" w:rsidP="005A3CDF">
      <w:pPr>
        <w:pStyle w:val="TezMetni15Satr"/>
      </w:pPr>
    </w:p>
    <w:p w14:paraId="7D2F3130" w14:textId="6204F5A3" w:rsidR="00751EF2" w:rsidRDefault="00751EF2" w:rsidP="005A3CDF">
      <w:pPr>
        <w:pStyle w:val="TezMetni15Satr"/>
      </w:pPr>
    </w:p>
    <w:p w14:paraId="6CFF8F31" w14:textId="705DFB67" w:rsidR="002A6BB1" w:rsidRDefault="002A6BB1" w:rsidP="002A6BB1">
      <w:pPr>
        <w:pStyle w:val="Balk2"/>
      </w:pPr>
      <w:r w:rsidRPr="005B5FDE">
        <w:t>3.</w:t>
      </w:r>
      <w:r w:rsidR="00B01894">
        <w:t>5</w:t>
      </w:r>
      <w:r>
        <w:t xml:space="preserve">. </w:t>
      </w:r>
      <w:r w:rsidR="00F318EF">
        <w:t xml:space="preserve">Kullanıcı </w:t>
      </w:r>
      <w:r>
        <w:t>Sayfası Kart İçeriği Ekleme</w:t>
      </w:r>
    </w:p>
    <w:p w14:paraId="22857989" w14:textId="5F27E462" w:rsidR="00751EF2" w:rsidRDefault="00751EF2" w:rsidP="005A3CDF">
      <w:pPr>
        <w:pStyle w:val="TezMetni15Satr"/>
      </w:pPr>
    </w:p>
    <w:p w14:paraId="529B4095" w14:textId="0C90037E" w:rsidR="00751EF2" w:rsidRDefault="002A6BB1" w:rsidP="005A3CDF">
      <w:pPr>
        <w:pStyle w:val="TezMetni15Satr"/>
      </w:pPr>
      <w:r>
        <w:t>Bu sayfada ise kartın içeriğini dolduracağız.</w:t>
      </w:r>
      <w:r w:rsidR="005E401F">
        <w:t xml:space="preserve"> Gerekli ve önemli tüm bilgiler ve detaylar bu modal kutusunun içinde yer alacak</w:t>
      </w:r>
      <w:r w:rsidR="0081081E">
        <w:t>.</w:t>
      </w:r>
    </w:p>
    <w:p w14:paraId="279F8787" w14:textId="5F2CDD00" w:rsidR="00751EF2" w:rsidRDefault="00B01894" w:rsidP="00B01894">
      <w:pPr>
        <w:pStyle w:val="TezMetni15Satr"/>
      </w:pPr>
      <w:r w:rsidRPr="00B01894">
        <w:rPr>
          <w:noProof/>
        </w:rPr>
        <w:drawing>
          <wp:anchor distT="0" distB="0" distL="114300" distR="114300" simplePos="0" relativeHeight="251687936" behindDoc="0" locked="0" layoutInCell="1" allowOverlap="1" wp14:anchorId="021E86D8" wp14:editId="40497110">
            <wp:simplePos x="0" y="0"/>
            <wp:positionH relativeFrom="margin">
              <wp:align>right</wp:align>
            </wp:positionH>
            <wp:positionV relativeFrom="paragraph">
              <wp:posOffset>4680649</wp:posOffset>
            </wp:positionV>
            <wp:extent cx="5399405" cy="2211070"/>
            <wp:effectExtent l="0" t="0" r="0" b="0"/>
            <wp:wrapSquare wrapText="bothSides"/>
            <wp:docPr id="1491923429" name="Resim 1" descr="metin, ekran görüntüsü, yazılım,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923429" name="Resim 1" descr="metin, ekran görüntüsü, yazılım, yazı tipi içeren bir resim&#10;&#10;Açıklama otomatik olarak oluşturuldu"/>
                    <pic:cNvPicPr/>
                  </pic:nvPicPr>
                  <pic:blipFill>
                    <a:blip r:embed="rId34">
                      <a:extLst>
                        <a:ext uri="{28A0092B-C50C-407E-A947-70E740481C1C}">
                          <a14:useLocalDpi xmlns:a14="http://schemas.microsoft.com/office/drawing/2010/main" val="0"/>
                        </a:ext>
                      </a:extLst>
                    </a:blip>
                    <a:stretch>
                      <a:fillRect/>
                    </a:stretch>
                  </pic:blipFill>
                  <pic:spPr>
                    <a:xfrm>
                      <a:off x="0" y="0"/>
                      <a:ext cx="5399405" cy="2211070"/>
                    </a:xfrm>
                    <a:prstGeom prst="rect">
                      <a:avLst/>
                    </a:prstGeom>
                  </pic:spPr>
                </pic:pic>
              </a:graphicData>
            </a:graphic>
          </wp:anchor>
        </w:drawing>
      </w:r>
      <w:r w:rsidRPr="00B01894">
        <w:rPr>
          <w:noProof/>
        </w:rPr>
        <w:drawing>
          <wp:anchor distT="0" distB="0" distL="114300" distR="114300" simplePos="0" relativeHeight="251686912" behindDoc="0" locked="0" layoutInCell="1" allowOverlap="1" wp14:anchorId="350B07F8" wp14:editId="03A0BD0B">
            <wp:simplePos x="0" y="0"/>
            <wp:positionH relativeFrom="margin">
              <wp:align>right</wp:align>
            </wp:positionH>
            <wp:positionV relativeFrom="paragraph">
              <wp:posOffset>2503805</wp:posOffset>
            </wp:positionV>
            <wp:extent cx="5399405" cy="2194560"/>
            <wp:effectExtent l="0" t="0" r="0" b="0"/>
            <wp:wrapSquare wrapText="bothSides"/>
            <wp:docPr id="1379770543" name="Resim 1" descr="metin, ekran görüntüsü, yazılım, bilgisayar simges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70543" name="Resim 1" descr="metin, ekran görüntüsü, yazılım, bilgisayar simgesi içeren bir resim&#10;&#10;Açıklama otomatik olarak oluşturuldu"/>
                    <pic:cNvPicPr/>
                  </pic:nvPicPr>
                  <pic:blipFill>
                    <a:blip r:embed="rId35">
                      <a:extLst>
                        <a:ext uri="{28A0092B-C50C-407E-A947-70E740481C1C}">
                          <a14:useLocalDpi xmlns:a14="http://schemas.microsoft.com/office/drawing/2010/main" val="0"/>
                        </a:ext>
                      </a:extLst>
                    </a:blip>
                    <a:stretch>
                      <a:fillRect/>
                    </a:stretch>
                  </pic:blipFill>
                  <pic:spPr>
                    <a:xfrm>
                      <a:off x="0" y="0"/>
                      <a:ext cx="5399405" cy="2194560"/>
                    </a:xfrm>
                    <a:prstGeom prst="rect">
                      <a:avLst/>
                    </a:prstGeom>
                  </pic:spPr>
                </pic:pic>
              </a:graphicData>
            </a:graphic>
            <wp14:sizeRelH relativeFrom="margin">
              <wp14:pctWidth>0</wp14:pctWidth>
            </wp14:sizeRelH>
            <wp14:sizeRelV relativeFrom="margin">
              <wp14:pctHeight>0</wp14:pctHeight>
            </wp14:sizeRelV>
          </wp:anchor>
        </w:drawing>
      </w:r>
      <w:r w:rsidRPr="002A6BB1">
        <w:rPr>
          <w:noProof/>
        </w:rPr>
        <w:drawing>
          <wp:anchor distT="0" distB="0" distL="114300" distR="114300" simplePos="0" relativeHeight="251685888" behindDoc="0" locked="0" layoutInCell="1" allowOverlap="1" wp14:anchorId="63DBC1F6" wp14:editId="6EA2BFED">
            <wp:simplePos x="0" y="0"/>
            <wp:positionH relativeFrom="margin">
              <wp:align>left</wp:align>
            </wp:positionH>
            <wp:positionV relativeFrom="paragraph">
              <wp:posOffset>179221</wp:posOffset>
            </wp:positionV>
            <wp:extent cx="5399405" cy="2315845"/>
            <wp:effectExtent l="0" t="0" r="0" b="8255"/>
            <wp:wrapSquare wrapText="bothSides"/>
            <wp:docPr id="1254679037" name="Resim 1" descr="metin, yazılım, ekran görüntüsü,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679037" name="Resim 1" descr="metin, yazılım, ekran görüntüsü, multimedya yazılımı içeren bir resim&#10;&#10;Açıklama otomatik olarak oluşturuldu"/>
                    <pic:cNvPicPr/>
                  </pic:nvPicPr>
                  <pic:blipFill>
                    <a:blip r:embed="rId36">
                      <a:extLst>
                        <a:ext uri="{28A0092B-C50C-407E-A947-70E740481C1C}">
                          <a14:useLocalDpi xmlns:a14="http://schemas.microsoft.com/office/drawing/2010/main" val="0"/>
                        </a:ext>
                      </a:extLst>
                    </a:blip>
                    <a:stretch>
                      <a:fillRect/>
                    </a:stretch>
                  </pic:blipFill>
                  <pic:spPr>
                    <a:xfrm>
                      <a:off x="0" y="0"/>
                      <a:ext cx="5399405" cy="2315845"/>
                    </a:xfrm>
                    <a:prstGeom prst="rect">
                      <a:avLst/>
                    </a:prstGeom>
                  </pic:spPr>
                </pic:pic>
              </a:graphicData>
            </a:graphic>
            <wp14:sizeRelV relativeFrom="margin">
              <wp14:pctHeight>0</wp14:pctHeight>
            </wp14:sizeRelV>
          </wp:anchor>
        </w:drawing>
      </w:r>
    </w:p>
    <w:p w14:paraId="65DCB587" w14:textId="1EE72901" w:rsidR="00B01894" w:rsidRDefault="00B01894" w:rsidP="00B01894">
      <w:pPr>
        <w:pStyle w:val="Balk2"/>
        <w:ind w:left="1440" w:firstLine="720"/>
      </w:pPr>
      <w:r>
        <w:t>Şekil 5 Kart içeriği ekleme özelleştirme</w:t>
      </w:r>
    </w:p>
    <w:p w14:paraId="7A64BACA" w14:textId="1834625F" w:rsidR="00751EF2" w:rsidRDefault="00751EF2" w:rsidP="005A3CDF">
      <w:pPr>
        <w:pStyle w:val="TezMetni15Satr"/>
      </w:pPr>
    </w:p>
    <w:p w14:paraId="39297F15" w14:textId="1B870EA1" w:rsidR="00751EF2" w:rsidRDefault="00B01894" w:rsidP="00B01894">
      <w:pPr>
        <w:pStyle w:val="TezMetni15Satr"/>
      </w:pPr>
      <w:r w:rsidRPr="00B01894">
        <w:rPr>
          <w:noProof/>
        </w:rPr>
        <w:lastRenderedPageBreak/>
        <w:drawing>
          <wp:anchor distT="0" distB="0" distL="114300" distR="114300" simplePos="0" relativeHeight="251688960" behindDoc="0" locked="0" layoutInCell="1" allowOverlap="1" wp14:anchorId="1DCB86DD" wp14:editId="5541D485">
            <wp:simplePos x="0" y="0"/>
            <wp:positionH relativeFrom="margin">
              <wp:align>right</wp:align>
            </wp:positionH>
            <wp:positionV relativeFrom="paragraph">
              <wp:posOffset>0</wp:posOffset>
            </wp:positionV>
            <wp:extent cx="5399405" cy="1804670"/>
            <wp:effectExtent l="0" t="0" r="0" b="5080"/>
            <wp:wrapSquare wrapText="bothSides"/>
            <wp:docPr id="2056167485" name="Resim 1" descr="metin, yazı tipi, çizgi, sayı, numar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167485" name="Resim 1" descr="metin, yazı tipi, çizgi, sayı, numara içeren bir resim&#10;&#10;Açıklama otomatik olarak oluşturuldu"/>
                    <pic:cNvPicPr/>
                  </pic:nvPicPr>
                  <pic:blipFill>
                    <a:blip r:embed="rId37">
                      <a:extLst>
                        <a:ext uri="{28A0092B-C50C-407E-A947-70E740481C1C}">
                          <a14:useLocalDpi xmlns:a14="http://schemas.microsoft.com/office/drawing/2010/main" val="0"/>
                        </a:ext>
                      </a:extLst>
                    </a:blip>
                    <a:stretch>
                      <a:fillRect/>
                    </a:stretch>
                  </pic:blipFill>
                  <pic:spPr>
                    <a:xfrm>
                      <a:off x="0" y="0"/>
                      <a:ext cx="5399405" cy="1804670"/>
                    </a:xfrm>
                    <a:prstGeom prst="rect">
                      <a:avLst/>
                    </a:prstGeom>
                  </pic:spPr>
                </pic:pic>
              </a:graphicData>
            </a:graphic>
          </wp:anchor>
        </w:drawing>
      </w:r>
      <w:r>
        <w:tab/>
      </w:r>
      <w:r>
        <w:tab/>
      </w:r>
      <w:r>
        <w:tab/>
      </w:r>
      <w:r>
        <w:tab/>
        <w:t xml:space="preserve">      Şekil 5 Şirket kartları</w:t>
      </w:r>
    </w:p>
    <w:p w14:paraId="6A4C1CE0" w14:textId="79573A7B" w:rsidR="00B01894" w:rsidRDefault="00B01894" w:rsidP="00B01894">
      <w:pPr>
        <w:pStyle w:val="TezMetni15Satr"/>
        <w:ind w:firstLine="0"/>
      </w:pPr>
    </w:p>
    <w:p w14:paraId="6E0A738F" w14:textId="0F4A65ED" w:rsidR="00B01894" w:rsidRDefault="00B01894" w:rsidP="005A3CDF">
      <w:pPr>
        <w:pStyle w:val="TezMetni15Satr"/>
      </w:pPr>
      <w:r>
        <w:t>Yukarıda gördüğünüz şirket kartları her bir şirketin yayınladığı birer bildiridir.</w:t>
      </w:r>
    </w:p>
    <w:p w14:paraId="6F8E4142" w14:textId="7C892CEE" w:rsidR="00B01894" w:rsidRDefault="00B01894" w:rsidP="005A3CDF">
      <w:pPr>
        <w:pStyle w:val="TezMetni15Satr"/>
      </w:pPr>
      <w:r w:rsidRPr="00B01894">
        <w:rPr>
          <w:noProof/>
        </w:rPr>
        <w:drawing>
          <wp:anchor distT="0" distB="0" distL="114300" distR="114300" simplePos="0" relativeHeight="251691008" behindDoc="0" locked="0" layoutInCell="1" allowOverlap="1" wp14:anchorId="37CF14EC" wp14:editId="4CD74EB3">
            <wp:simplePos x="0" y="0"/>
            <wp:positionH relativeFrom="page">
              <wp:align>center</wp:align>
            </wp:positionH>
            <wp:positionV relativeFrom="paragraph">
              <wp:posOffset>3554191</wp:posOffset>
            </wp:positionV>
            <wp:extent cx="5399405" cy="2423795"/>
            <wp:effectExtent l="0" t="0" r="0" b="0"/>
            <wp:wrapSquare wrapText="bothSides"/>
            <wp:docPr id="631742274" name="Resim 1" descr="metin, ekran görüntüsü, çizgi, sayı, numar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742274" name="Resim 1" descr="metin, ekran görüntüsü, çizgi, sayı, numara içeren bir resim&#10;&#10;Açıklama otomatik olarak oluşturuldu"/>
                    <pic:cNvPicPr/>
                  </pic:nvPicPr>
                  <pic:blipFill>
                    <a:blip r:embed="rId38">
                      <a:extLst>
                        <a:ext uri="{28A0092B-C50C-407E-A947-70E740481C1C}">
                          <a14:useLocalDpi xmlns:a14="http://schemas.microsoft.com/office/drawing/2010/main" val="0"/>
                        </a:ext>
                      </a:extLst>
                    </a:blip>
                    <a:stretch>
                      <a:fillRect/>
                    </a:stretch>
                  </pic:blipFill>
                  <pic:spPr>
                    <a:xfrm>
                      <a:off x="0" y="0"/>
                      <a:ext cx="5399405" cy="2423795"/>
                    </a:xfrm>
                    <a:prstGeom prst="rect">
                      <a:avLst/>
                    </a:prstGeom>
                  </pic:spPr>
                </pic:pic>
              </a:graphicData>
            </a:graphic>
          </wp:anchor>
        </w:drawing>
      </w:r>
      <w:r>
        <w:t>Ve bu bildiriler özelleştirilebilir örneğin silinebilir güncellenebilir ya da temizlenebilir. Bunun yanı sıra her kartın da üzerine tıkladığımızda öne çıkan ve açılan bir pencerede bahsettiği konu ile ilgili bir sayfası daha açılır ve bu sayfada bir şirketin tüm gerekli detayları yer almaktadır.</w:t>
      </w:r>
    </w:p>
    <w:p w14:paraId="78919E20" w14:textId="1893E371" w:rsidR="00B01894" w:rsidRDefault="00B01894" w:rsidP="005A3CDF">
      <w:pPr>
        <w:pStyle w:val="TezMetni15Satr"/>
      </w:pPr>
      <w:r w:rsidRPr="00B01894">
        <w:rPr>
          <w:noProof/>
        </w:rPr>
        <w:drawing>
          <wp:anchor distT="0" distB="0" distL="114300" distR="114300" simplePos="0" relativeHeight="251689984" behindDoc="0" locked="0" layoutInCell="1" allowOverlap="1" wp14:anchorId="778268D0" wp14:editId="192C283C">
            <wp:simplePos x="0" y="0"/>
            <wp:positionH relativeFrom="page">
              <wp:align>center</wp:align>
            </wp:positionH>
            <wp:positionV relativeFrom="paragraph">
              <wp:posOffset>153874</wp:posOffset>
            </wp:positionV>
            <wp:extent cx="5399405" cy="2449195"/>
            <wp:effectExtent l="0" t="0" r="0" b="8255"/>
            <wp:wrapSquare wrapText="bothSides"/>
            <wp:docPr id="1478482059" name="Resim 1" descr="metin, yazılım, web sayfası, bilgisayar simges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82059" name="Resim 1" descr="metin, yazılım, web sayfası, bilgisayar simgesi içeren bir resim&#10;&#10;Açıklama otomatik olarak oluşturuldu"/>
                    <pic:cNvPicPr/>
                  </pic:nvPicPr>
                  <pic:blipFill>
                    <a:blip r:embed="rId39">
                      <a:extLst>
                        <a:ext uri="{28A0092B-C50C-407E-A947-70E740481C1C}">
                          <a14:useLocalDpi xmlns:a14="http://schemas.microsoft.com/office/drawing/2010/main" val="0"/>
                        </a:ext>
                      </a:extLst>
                    </a:blip>
                    <a:stretch>
                      <a:fillRect/>
                    </a:stretch>
                  </pic:blipFill>
                  <pic:spPr>
                    <a:xfrm>
                      <a:off x="0" y="0"/>
                      <a:ext cx="5399405" cy="2449195"/>
                    </a:xfrm>
                    <a:prstGeom prst="rect">
                      <a:avLst/>
                    </a:prstGeom>
                  </pic:spPr>
                </pic:pic>
              </a:graphicData>
            </a:graphic>
          </wp:anchor>
        </w:drawing>
      </w:r>
    </w:p>
    <w:p w14:paraId="2114171C" w14:textId="00EA8B8C" w:rsidR="00B01894" w:rsidRDefault="004A13DF" w:rsidP="005A3CDF">
      <w:pPr>
        <w:pStyle w:val="TezMetni15Satr"/>
      </w:pPr>
      <w:r w:rsidRPr="004A13DF">
        <w:rPr>
          <w:noProof/>
        </w:rPr>
        <w:lastRenderedPageBreak/>
        <w:drawing>
          <wp:anchor distT="0" distB="0" distL="114300" distR="114300" simplePos="0" relativeHeight="251695104" behindDoc="0" locked="0" layoutInCell="1" allowOverlap="1" wp14:anchorId="38883096" wp14:editId="6320473D">
            <wp:simplePos x="0" y="0"/>
            <wp:positionH relativeFrom="column">
              <wp:posOffset>-192222</wp:posOffset>
            </wp:positionH>
            <wp:positionV relativeFrom="paragraph">
              <wp:posOffset>5928586</wp:posOffset>
            </wp:positionV>
            <wp:extent cx="5399405" cy="2858770"/>
            <wp:effectExtent l="0" t="0" r="0" b="0"/>
            <wp:wrapSquare wrapText="bothSides"/>
            <wp:docPr id="1170997168"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97168" name="Resim 1" descr="metin, ekran görüntüsü, yazılım, multimedya yazılımı içeren bir resim&#10;&#10;Açıklama otomatik olarak oluşturuldu"/>
                    <pic:cNvPicPr/>
                  </pic:nvPicPr>
                  <pic:blipFill>
                    <a:blip r:embed="rId40">
                      <a:extLst>
                        <a:ext uri="{28A0092B-C50C-407E-A947-70E740481C1C}">
                          <a14:useLocalDpi xmlns:a14="http://schemas.microsoft.com/office/drawing/2010/main" val="0"/>
                        </a:ext>
                      </a:extLst>
                    </a:blip>
                    <a:stretch>
                      <a:fillRect/>
                    </a:stretch>
                  </pic:blipFill>
                  <pic:spPr>
                    <a:xfrm>
                      <a:off x="0" y="0"/>
                      <a:ext cx="5399405" cy="2858770"/>
                    </a:xfrm>
                    <a:prstGeom prst="rect">
                      <a:avLst/>
                    </a:prstGeom>
                  </pic:spPr>
                </pic:pic>
              </a:graphicData>
            </a:graphic>
          </wp:anchor>
        </w:drawing>
      </w:r>
      <w:r w:rsidRPr="004A13DF">
        <w:rPr>
          <w:noProof/>
        </w:rPr>
        <w:drawing>
          <wp:anchor distT="0" distB="0" distL="114300" distR="114300" simplePos="0" relativeHeight="251694080" behindDoc="0" locked="0" layoutInCell="1" allowOverlap="1" wp14:anchorId="2B972106" wp14:editId="7CFCDEB9">
            <wp:simplePos x="0" y="0"/>
            <wp:positionH relativeFrom="page">
              <wp:align>center</wp:align>
            </wp:positionH>
            <wp:positionV relativeFrom="paragraph">
              <wp:posOffset>3096099</wp:posOffset>
            </wp:positionV>
            <wp:extent cx="5399405" cy="2853055"/>
            <wp:effectExtent l="0" t="0" r="0" b="4445"/>
            <wp:wrapSquare wrapText="bothSides"/>
            <wp:docPr id="182295633"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5633" name="Resim 1" descr="metin, ekran görüntüsü, yazılım, multimedya yazılımı içeren bir resim&#10;&#10;Açıklama otomatik olarak oluşturuldu"/>
                    <pic:cNvPicPr/>
                  </pic:nvPicPr>
                  <pic:blipFill>
                    <a:blip r:embed="rId41">
                      <a:extLst>
                        <a:ext uri="{28A0092B-C50C-407E-A947-70E740481C1C}">
                          <a14:useLocalDpi xmlns:a14="http://schemas.microsoft.com/office/drawing/2010/main" val="0"/>
                        </a:ext>
                      </a:extLst>
                    </a:blip>
                    <a:stretch>
                      <a:fillRect/>
                    </a:stretch>
                  </pic:blipFill>
                  <pic:spPr>
                    <a:xfrm>
                      <a:off x="0" y="0"/>
                      <a:ext cx="5399405" cy="2853055"/>
                    </a:xfrm>
                    <a:prstGeom prst="rect">
                      <a:avLst/>
                    </a:prstGeom>
                  </pic:spPr>
                </pic:pic>
              </a:graphicData>
            </a:graphic>
          </wp:anchor>
        </w:drawing>
      </w:r>
      <w:r w:rsidRPr="004A13DF">
        <w:rPr>
          <w:noProof/>
        </w:rPr>
        <w:drawing>
          <wp:anchor distT="0" distB="0" distL="114300" distR="114300" simplePos="0" relativeHeight="251693056" behindDoc="0" locked="0" layoutInCell="1" allowOverlap="1" wp14:anchorId="6AC51C75" wp14:editId="1C798F8A">
            <wp:simplePos x="0" y="0"/>
            <wp:positionH relativeFrom="page">
              <wp:align>center</wp:align>
            </wp:positionH>
            <wp:positionV relativeFrom="paragraph">
              <wp:posOffset>284329</wp:posOffset>
            </wp:positionV>
            <wp:extent cx="5399405" cy="2864485"/>
            <wp:effectExtent l="0" t="0" r="0" b="0"/>
            <wp:wrapSquare wrapText="bothSides"/>
            <wp:docPr id="1101283789"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283789" name="Resim 1" descr="metin, ekran görüntüsü, yazılım, multimedya yazılımı içeren bir resim&#10;&#10;Açıklama otomatik olarak oluşturuldu"/>
                    <pic:cNvPicPr/>
                  </pic:nvPicPr>
                  <pic:blipFill>
                    <a:blip r:embed="rId42">
                      <a:extLst>
                        <a:ext uri="{28A0092B-C50C-407E-A947-70E740481C1C}">
                          <a14:useLocalDpi xmlns:a14="http://schemas.microsoft.com/office/drawing/2010/main" val="0"/>
                        </a:ext>
                      </a:extLst>
                    </a:blip>
                    <a:stretch>
                      <a:fillRect/>
                    </a:stretch>
                  </pic:blipFill>
                  <pic:spPr>
                    <a:xfrm>
                      <a:off x="0" y="0"/>
                      <a:ext cx="5399405" cy="2864485"/>
                    </a:xfrm>
                    <a:prstGeom prst="rect">
                      <a:avLst/>
                    </a:prstGeom>
                  </pic:spPr>
                </pic:pic>
              </a:graphicData>
            </a:graphic>
          </wp:anchor>
        </w:drawing>
      </w:r>
      <w:r>
        <w:t>Aşağıda modal kutusu kodları yer almaktadır.</w:t>
      </w:r>
    </w:p>
    <w:p w14:paraId="5ED83523" w14:textId="77777777" w:rsidR="004A13DF" w:rsidRDefault="004A13DF" w:rsidP="004A13DF">
      <w:pPr>
        <w:pStyle w:val="TezMetni15Satr"/>
        <w:ind w:firstLine="0"/>
      </w:pPr>
    </w:p>
    <w:p w14:paraId="1A20BED6" w14:textId="0DF50C8C" w:rsidR="00B01894" w:rsidRDefault="00B01894" w:rsidP="00B01894">
      <w:pPr>
        <w:pStyle w:val="Balk2"/>
      </w:pPr>
      <w:r w:rsidRPr="005B5FDE">
        <w:t>3.</w:t>
      </w:r>
      <w:r>
        <w:t xml:space="preserve">6. </w:t>
      </w:r>
      <w:r w:rsidR="00F318EF">
        <w:t xml:space="preserve">Kullanıcı </w:t>
      </w:r>
      <w:r>
        <w:t>Sayfası Filtreleme</w:t>
      </w:r>
    </w:p>
    <w:p w14:paraId="1CC3084F" w14:textId="77777777" w:rsidR="004A13DF" w:rsidRDefault="004A13DF" w:rsidP="004A13DF">
      <w:pPr>
        <w:pStyle w:val="TezMetni15Satr"/>
      </w:pPr>
    </w:p>
    <w:p w14:paraId="2BBE5D3D" w14:textId="77777777" w:rsidR="004A13DF" w:rsidRPr="004A13DF" w:rsidRDefault="004A13DF" w:rsidP="004A13DF">
      <w:pPr>
        <w:pStyle w:val="TezMetni15Satr"/>
      </w:pPr>
    </w:p>
    <w:p w14:paraId="686BE9ED" w14:textId="3B276CE8" w:rsidR="00751EF2" w:rsidRDefault="004A13DF" w:rsidP="004A13DF">
      <w:pPr>
        <w:pStyle w:val="TezMetni15Satr"/>
      </w:pPr>
      <w:r>
        <w:t>Web sayfasının bu bölümünde ise kullanıcı bir bildirim filtrelemesi yapabilir.</w:t>
      </w:r>
    </w:p>
    <w:p w14:paraId="2BDEB9DD" w14:textId="36BD2EE0" w:rsidR="00751EF2" w:rsidRDefault="00751EF2" w:rsidP="005A3CDF">
      <w:pPr>
        <w:pStyle w:val="TezMetni15Satr"/>
      </w:pPr>
    </w:p>
    <w:p w14:paraId="34AA1A91" w14:textId="660D689F" w:rsidR="00751EF2" w:rsidRDefault="00751EF2" w:rsidP="005A3CDF">
      <w:pPr>
        <w:pStyle w:val="TezMetni15Satr"/>
      </w:pPr>
    </w:p>
    <w:p w14:paraId="6AB9C688" w14:textId="0B6FD6CA" w:rsidR="00751EF2" w:rsidRDefault="00751EF2" w:rsidP="005A3CDF">
      <w:pPr>
        <w:pStyle w:val="TezMetni15Satr"/>
      </w:pPr>
    </w:p>
    <w:p w14:paraId="15C67B97" w14:textId="12BC28DC" w:rsidR="00751EF2" w:rsidRDefault="004A13DF" w:rsidP="005A3CDF">
      <w:pPr>
        <w:pStyle w:val="TezMetni15Satr"/>
      </w:pPr>
      <w:r w:rsidRPr="004A13DF">
        <w:rPr>
          <w:noProof/>
        </w:rPr>
        <w:drawing>
          <wp:anchor distT="0" distB="0" distL="114300" distR="114300" simplePos="0" relativeHeight="251692032" behindDoc="0" locked="0" layoutInCell="1" allowOverlap="1" wp14:anchorId="21ABE1F1" wp14:editId="57783F76">
            <wp:simplePos x="0" y="0"/>
            <wp:positionH relativeFrom="page">
              <wp:align>center</wp:align>
            </wp:positionH>
            <wp:positionV relativeFrom="paragraph">
              <wp:posOffset>196850</wp:posOffset>
            </wp:positionV>
            <wp:extent cx="6132830" cy="2773680"/>
            <wp:effectExtent l="0" t="0" r="1270" b="7620"/>
            <wp:wrapSquare wrapText="bothSides"/>
            <wp:docPr id="1737417101" name="Resim 1" descr="metin, web sitesi, web sayfası, yazıl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17101" name="Resim 1" descr="metin, web sitesi, web sayfası, yazılım içeren bir resim&#10;&#10;Açıklama otomatik olarak oluşturuldu"/>
                    <pic:cNvPicPr/>
                  </pic:nvPicPr>
                  <pic:blipFill>
                    <a:blip r:embed="rId43">
                      <a:extLst>
                        <a:ext uri="{28A0092B-C50C-407E-A947-70E740481C1C}">
                          <a14:useLocalDpi xmlns:a14="http://schemas.microsoft.com/office/drawing/2010/main" val="0"/>
                        </a:ext>
                      </a:extLst>
                    </a:blip>
                    <a:stretch>
                      <a:fillRect/>
                    </a:stretch>
                  </pic:blipFill>
                  <pic:spPr>
                    <a:xfrm>
                      <a:off x="0" y="0"/>
                      <a:ext cx="6132830" cy="2773680"/>
                    </a:xfrm>
                    <a:prstGeom prst="rect">
                      <a:avLst/>
                    </a:prstGeom>
                  </pic:spPr>
                </pic:pic>
              </a:graphicData>
            </a:graphic>
            <wp14:sizeRelH relativeFrom="margin">
              <wp14:pctWidth>0</wp14:pctWidth>
            </wp14:sizeRelH>
            <wp14:sizeRelV relativeFrom="margin">
              <wp14:pctHeight>0</wp14:pctHeight>
            </wp14:sizeRelV>
          </wp:anchor>
        </w:drawing>
      </w:r>
    </w:p>
    <w:p w14:paraId="1EBE8684" w14:textId="567D11A9" w:rsidR="00751EF2" w:rsidRDefault="00751EF2" w:rsidP="005A3CDF">
      <w:pPr>
        <w:pStyle w:val="TezMetni15Satr"/>
      </w:pPr>
    </w:p>
    <w:p w14:paraId="0FE7A4AB" w14:textId="5B791B09" w:rsidR="00751EF2" w:rsidRPr="005A3CDF" w:rsidRDefault="00751EF2" w:rsidP="005A3CDF">
      <w:pPr>
        <w:pStyle w:val="TezMetni15Satr"/>
      </w:pPr>
    </w:p>
    <w:p w14:paraId="5894678E" w14:textId="77777777" w:rsidR="00F429CA" w:rsidRDefault="00F429CA" w:rsidP="009D564E">
      <w:pPr>
        <w:pStyle w:val="Balk1derece"/>
      </w:pPr>
    </w:p>
    <w:p w14:paraId="7F5D47B8" w14:textId="0CED2C8D" w:rsidR="00F429CA" w:rsidRDefault="00F429CA" w:rsidP="009D564E">
      <w:pPr>
        <w:pStyle w:val="Balk1derece"/>
      </w:pPr>
    </w:p>
    <w:p w14:paraId="407AA59F" w14:textId="77777777" w:rsidR="002A6BB1" w:rsidRDefault="002A6BB1" w:rsidP="002A6BB1">
      <w:pPr>
        <w:pStyle w:val="TezMetni15Satr"/>
      </w:pPr>
    </w:p>
    <w:p w14:paraId="31F917D5" w14:textId="77777777" w:rsidR="002A6BB1" w:rsidRDefault="002A6BB1" w:rsidP="002A6BB1">
      <w:pPr>
        <w:pStyle w:val="TezMetni15Satr"/>
      </w:pPr>
    </w:p>
    <w:p w14:paraId="25A1EA8F" w14:textId="77777777" w:rsidR="004A13DF" w:rsidRDefault="004A13DF" w:rsidP="002A6BB1">
      <w:pPr>
        <w:pStyle w:val="TezMetni15Satr"/>
      </w:pPr>
    </w:p>
    <w:p w14:paraId="368AA466" w14:textId="77777777" w:rsidR="004A13DF" w:rsidRDefault="004A13DF" w:rsidP="002A6BB1">
      <w:pPr>
        <w:pStyle w:val="TezMetni15Satr"/>
      </w:pPr>
    </w:p>
    <w:p w14:paraId="27828D7C" w14:textId="77777777" w:rsidR="004A13DF" w:rsidRDefault="004A13DF" w:rsidP="002A6BB1">
      <w:pPr>
        <w:pStyle w:val="TezMetni15Satr"/>
      </w:pPr>
    </w:p>
    <w:p w14:paraId="35127FFD" w14:textId="77777777" w:rsidR="004A13DF" w:rsidRDefault="004A13DF" w:rsidP="002A6BB1">
      <w:pPr>
        <w:pStyle w:val="TezMetni15Satr"/>
      </w:pPr>
    </w:p>
    <w:p w14:paraId="1AF4987E" w14:textId="77777777" w:rsidR="004A13DF" w:rsidRDefault="004A13DF" w:rsidP="002A6BB1">
      <w:pPr>
        <w:pStyle w:val="TezMetni15Satr"/>
      </w:pPr>
    </w:p>
    <w:p w14:paraId="4D5B11A0" w14:textId="77777777" w:rsidR="004A13DF" w:rsidRDefault="004A13DF" w:rsidP="002A6BB1">
      <w:pPr>
        <w:pStyle w:val="TezMetni15Satr"/>
      </w:pPr>
    </w:p>
    <w:p w14:paraId="67B130D3" w14:textId="77777777" w:rsidR="004A13DF" w:rsidRDefault="004A13DF" w:rsidP="004A13DF">
      <w:pPr>
        <w:pStyle w:val="TezMetni15Satr"/>
        <w:ind w:firstLine="0"/>
      </w:pPr>
    </w:p>
    <w:p w14:paraId="6969209F" w14:textId="77777777" w:rsidR="004A13DF" w:rsidRDefault="004A13DF" w:rsidP="002A6BB1">
      <w:pPr>
        <w:pStyle w:val="TezMetni15Satr"/>
      </w:pPr>
    </w:p>
    <w:p w14:paraId="689293A1" w14:textId="75F69E49" w:rsidR="002A6BB1" w:rsidRDefault="002A6BB1" w:rsidP="002A6BB1">
      <w:pPr>
        <w:pStyle w:val="TezMetni15Satr"/>
      </w:pPr>
    </w:p>
    <w:p w14:paraId="3841883F" w14:textId="499774F9" w:rsidR="004A13DF" w:rsidRDefault="004A13DF" w:rsidP="004A13DF">
      <w:pPr>
        <w:pStyle w:val="Balk2"/>
      </w:pPr>
      <w:r w:rsidRPr="005B5FDE">
        <w:t>3.</w:t>
      </w:r>
      <w:r w:rsidR="00F318EF">
        <w:t>7</w:t>
      </w:r>
      <w:r>
        <w:t xml:space="preserve">. </w:t>
      </w:r>
      <w:r w:rsidR="00F318EF">
        <w:t xml:space="preserve">Kullanıcı </w:t>
      </w:r>
      <w:r>
        <w:t>Sayfası Filtreleme</w:t>
      </w:r>
    </w:p>
    <w:p w14:paraId="4514AF47" w14:textId="77777777" w:rsidR="004A13DF" w:rsidRPr="004A13DF" w:rsidRDefault="004A13DF" w:rsidP="004A13DF">
      <w:pPr>
        <w:pStyle w:val="TezMetni15Satr"/>
      </w:pPr>
    </w:p>
    <w:p w14:paraId="45952131" w14:textId="528A4ECF" w:rsidR="004A13DF" w:rsidRDefault="004A13DF" w:rsidP="004A13DF">
      <w:pPr>
        <w:pStyle w:val="TezMetni15Satr"/>
      </w:pPr>
      <w:r>
        <w:t>Web sayfasının bu bölümünde ise kullanıcı bir finansal tablo filtrelemesi yapabilir.</w:t>
      </w:r>
    </w:p>
    <w:p w14:paraId="05272BF2" w14:textId="25EB2CB3" w:rsidR="004A13DF" w:rsidRDefault="004A13DF" w:rsidP="004A13DF">
      <w:pPr>
        <w:pStyle w:val="TezMetni15Satr"/>
      </w:pPr>
    </w:p>
    <w:p w14:paraId="4ACD9FE8" w14:textId="5C6543D0" w:rsidR="004A13DF" w:rsidRDefault="004A13DF" w:rsidP="004A13DF">
      <w:pPr>
        <w:pStyle w:val="TezMetni15Satr"/>
      </w:pPr>
    </w:p>
    <w:p w14:paraId="4D7C5B93" w14:textId="33BE4EA7" w:rsidR="004A13DF" w:rsidRDefault="004A13DF" w:rsidP="004A13DF">
      <w:pPr>
        <w:pStyle w:val="TezMetni15Satr"/>
      </w:pPr>
    </w:p>
    <w:p w14:paraId="76A1DE42" w14:textId="4A1EA019" w:rsidR="002A6BB1" w:rsidRDefault="004A13DF" w:rsidP="002A6BB1">
      <w:pPr>
        <w:pStyle w:val="TezMetni15Satr"/>
      </w:pPr>
      <w:r w:rsidRPr="004A13DF">
        <w:rPr>
          <w:noProof/>
        </w:rPr>
        <w:drawing>
          <wp:anchor distT="0" distB="0" distL="114300" distR="114300" simplePos="0" relativeHeight="251696128" behindDoc="0" locked="0" layoutInCell="1" allowOverlap="1" wp14:anchorId="1F60A23F" wp14:editId="13F0CD74">
            <wp:simplePos x="0" y="0"/>
            <wp:positionH relativeFrom="margin">
              <wp:align>center</wp:align>
            </wp:positionH>
            <wp:positionV relativeFrom="paragraph">
              <wp:posOffset>359496</wp:posOffset>
            </wp:positionV>
            <wp:extent cx="5963285" cy="2719705"/>
            <wp:effectExtent l="0" t="0" r="0" b="4445"/>
            <wp:wrapSquare wrapText="bothSides"/>
            <wp:docPr id="2021816461" name="Resim 1" descr="metin, yazılım, bilgisayar simgesi,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816461" name="Resim 1" descr="metin, yazılım, bilgisayar simgesi, ekran görüntüsü içeren bir resim&#10;&#10;Açıklama otomatik olarak oluşturuldu"/>
                    <pic:cNvPicPr/>
                  </pic:nvPicPr>
                  <pic:blipFill>
                    <a:blip r:embed="rId44">
                      <a:extLst>
                        <a:ext uri="{28A0092B-C50C-407E-A947-70E740481C1C}">
                          <a14:useLocalDpi xmlns:a14="http://schemas.microsoft.com/office/drawing/2010/main" val="0"/>
                        </a:ext>
                      </a:extLst>
                    </a:blip>
                    <a:stretch>
                      <a:fillRect/>
                    </a:stretch>
                  </pic:blipFill>
                  <pic:spPr>
                    <a:xfrm>
                      <a:off x="0" y="0"/>
                      <a:ext cx="5963285" cy="2719705"/>
                    </a:xfrm>
                    <a:prstGeom prst="rect">
                      <a:avLst/>
                    </a:prstGeom>
                  </pic:spPr>
                </pic:pic>
              </a:graphicData>
            </a:graphic>
            <wp14:sizeRelH relativeFrom="margin">
              <wp14:pctWidth>0</wp14:pctWidth>
            </wp14:sizeRelH>
            <wp14:sizeRelV relativeFrom="margin">
              <wp14:pctHeight>0</wp14:pctHeight>
            </wp14:sizeRelV>
          </wp:anchor>
        </w:drawing>
      </w:r>
    </w:p>
    <w:p w14:paraId="1E3D0F6D" w14:textId="08AE052F" w:rsidR="002A6BB1" w:rsidRDefault="002A6BB1" w:rsidP="002A6BB1">
      <w:pPr>
        <w:pStyle w:val="TezMetni15Satr"/>
      </w:pPr>
    </w:p>
    <w:p w14:paraId="490F3E64" w14:textId="77777777" w:rsidR="002A6BB1" w:rsidRDefault="002A6BB1" w:rsidP="002A6BB1">
      <w:pPr>
        <w:pStyle w:val="TezMetni15Satr"/>
      </w:pPr>
    </w:p>
    <w:p w14:paraId="751F15E3" w14:textId="77777777" w:rsidR="002A6BB1" w:rsidRPr="002A6BB1" w:rsidRDefault="002A6BB1" w:rsidP="002A6BB1">
      <w:pPr>
        <w:pStyle w:val="TezMetni15Satr"/>
      </w:pPr>
    </w:p>
    <w:p w14:paraId="55E3DD11" w14:textId="77777777" w:rsidR="00F429CA" w:rsidRDefault="00F429CA" w:rsidP="009D564E">
      <w:pPr>
        <w:pStyle w:val="Balk1derece"/>
      </w:pPr>
    </w:p>
    <w:p w14:paraId="486780C5" w14:textId="566074D4" w:rsidR="00F429CA" w:rsidRDefault="00F429CA" w:rsidP="009D564E">
      <w:pPr>
        <w:pStyle w:val="Balk1derece"/>
      </w:pPr>
    </w:p>
    <w:p w14:paraId="0416E4B6" w14:textId="42BBA9F2" w:rsidR="00F429CA" w:rsidRDefault="00F429CA" w:rsidP="009D564E">
      <w:pPr>
        <w:pStyle w:val="Balk1derece"/>
      </w:pPr>
    </w:p>
    <w:p w14:paraId="1EBE3F79" w14:textId="77777777" w:rsidR="00F429CA" w:rsidRDefault="00F429CA" w:rsidP="009D564E">
      <w:pPr>
        <w:pStyle w:val="Balk1derece"/>
      </w:pPr>
    </w:p>
    <w:p w14:paraId="235DFA27" w14:textId="77777777" w:rsidR="00F429CA" w:rsidRDefault="00F429CA" w:rsidP="009D564E">
      <w:pPr>
        <w:pStyle w:val="Balk1derece"/>
      </w:pPr>
    </w:p>
    <w:p w14:paraId="5ED0C9C0" w14:textId="77777777" w:rsidR="00F429CA" w:rsidRDefault="00F429CA" w:rsidP="009D564E">
      <w:pPr>
        <w:pStyle w:val="Balk1derece"/>
      </w:pPr>
    </w:p>
    <w:p w14:paraId="33FB48DB" w14:textId="77777777" w:rsidR="00F429CA" w:rsidRDefault="00F429CA" w:rsidP="009D564E">
      <w:pPr>
        <w:pStyle w:val="Balk1derece"/>
      </w:pPr>
    </w:p>
    <w:p w14:paraId="7B09663D" w14:textId="77777777" w:rsidR="004A13DF" w:rsidRDefault="004A13DF" w:rsidP="004A13DF">
      <w:pPr>
        <w:pStyle w:val="TezMetni15Satr"/>
      </w:pPr>
    </w:p>
    <w:p w14:paraId="5FD0EFAB" w14:textId="77777777" w:rsidR="004A13DF" w:rsidRDefault="004A13DF" w:rsidP="004A13DF">
      <w:pPr>
        <w:pStyle w:val="TezMetni15Satr"/>
      </w:pPr>
    </w:p>
    <w:p w14:paraId="7E1E42D1" w14:textId="77777777" w:rsidR="004A13DF" w:rsidRDefault="004A13DF" w:rsidP="004A13DF">
      <w:pPr>
        <w:pStyle w:val="TezMetni15Satr"/>
      </w:pPr>
    </w:p>
    <w:p w14:paraId="76DB94F1" w14:textId="78C39143" w:rsidR="004A13DF" w:rsidRDefault="004A13DF" w:rsidP="004A13DF">
      <w:pPr>
        <w:pStyle w:val="TezMetni15Satr"/>
        <w:ind w:firstLine="0"/>
      </w:pPr>
    </w:p>
    <w:p w14:paraId="2A955099" w14:textId="77777777" w:rsidR="004A13DF" w:rsidRDefault="004A13DF" w:rsidP="004A13DF">
      <w:pPr>
        <w:pStyle w:val="TezMetni15Satr"/>
      </w:pPr>
    </w:p>
    <w:p w14:paraId="3D41C1D8" w14:textId="6B3C5C54" w:rsidR="004A13DF" w:rsidRDefault="004A13DF" w:rsidP="004A13DF">
      <w:pPr>
        <w:pStyle w:val="Balk2"/>
      </w:pPr>
      <w:r w:rsidRPr="005B5FDE">
        <w:t>3.</w:t>
      </w:r>
      <w:r w:rsidR="00F318EF">
        <w:t>8</w:t>
      </w:r>
      <w:r>
        <w:t>. Ziyaretçi</w:t>
      </w:r>
    </w:p>
    <w:p w14:paraId="1EB64128" w14:textId="77777777" w:rsidR="004A13DF" w:rsidRDefault="004A13DF" w:rsidP="004A13DF">
      <w:pPr>
        <w:pStyle w:val="TezMetni15Satr"/>
      </w:pPr>
    </w:p>
    <w:p w14:paraId="59B5433F" w14:textId="77777777" w:rsidR="00F318EF" w:rsidRPr="004A13DF" w:rsidRDefault="00F318EF" w:rsidP="004A13DF">
      <w:pPr>
        <w:pStyle w:val="TezMetni15Satr"/>
      </w:pPr>
    </w:p>
    <w:p w14:paraId="50EE4C29" w14:textId="1E66413C" w:rsidR="004A13DF" w:rsidRDefault="004A13DF" w:rsidP="004A13DF">
      <w:pPr>
        <w:pStyle w:val="TezMetni15Satr"/>
      </w:pPr>
      <w:r>
        <w:t xml:space="preserve">Web sayfasının bu bölümünde ise ziyaretçi bir şirketler hakkında yayınlanmış olan önemli belgelere </w:t>
      </w:r>
      <w:r w:rsidR="00F318EF">
        <w:t>ulaşabilir bunun için ise bir arama yapabilir veya linkler yardımı , kartlar yardımı ya da filtre yardımıyla beraber istediği verilere ulaşabilir.</w:t>
      </w:r>
    </w:p>
    <w:p w14:paraId="02143694" w14:textId="77777777" w:rsidR="00F318EF" w:rsidRDefault="00F318EF" w:rsidP="004A13DF">
      <w:pPr>
        <w:pStyle w:val="TezMetni15Satr"/>
      </w:pPr>
    </w:p>
    <w:p w14:paraId="7DCA0957" w14:textId="77777777" w:rsidR="00F318EF" w:rsidRDefault="00F318EF" w:rsidP="004A13DF">
      <w:pPr>
        <w:pStyle w:val="TezMetni15Satr"/>
      </w:pPr>
    </w:p>
    <w:p w14:paraId="221CCDBA" w14:textId="7C44FCD0" w:rsidR="004A13DF" w:rsidRDefault="004A13DF" w:rsidP="004A13DF">
      <w:pPr>
        <w:pStyle w:val="TezMetni15Satr"/>
      </w:pPr>
      <w:r w:rsidRPr="004A13DF">
        <w:rPr>
          <w:noProof/>
        </w:rPr>
        <w:drawing>
          <wp:anchor distT="0" distB="0" distL="114300" distR="114300" simplePos="0" relativeHeight="251699200" behindDoc="0" locked="0" layoutInCell="1" allowOverlap="1" wp14:anchorId="065D1273" wp14:editId="56E26738">
            <wp:simplePos x="0" y="0"/>
            <wp:positionH relativeFrom="page">
              <wp:align>center</wp:align>
            </wp:positionH>
            <wp:positionV relativeFrom="paragraph">
              <wp:posOffset>4843145</wp:posOffset>
            </wp:positionV>
            <wp:extent cx="5399405" cy="732790"/>
            <wp:effectExtent l="0" t="0" r="0" b="0"/>
            <wp:wrapSquare wrapText="bothSides"/>
            <wp:docPr id="68777007" name="Resim 1" descr="metin, ekran görüntüsü,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77007" name="Resim 1" descr="metin, ekran görüntüsü, yazı tipi içeren bir resim&#10;&#10;Açıklama otomatik olarak oluşturuldu"/>
                    <pic:cNvPicPr/>
                  </pic:nvPicPr>
                  <pic:blipFill>
                    <a:blip r:embed="rId45">
                      <a:extLst>
                        <a:ext uri="{28A0092B-C50C-407E-A947-70E740481C1C}">
                          <a14:useLocalDpi xmlns:a14="http://schemas.microsoft.com/office/drawing/2010/main" val="0"/>
                        </a:ext>
                      </a:extLst>
                    </a:blip>
                    <a:stretch>
                      <a:fillRect/>
                    </a:stretch>
                  </pic:blipFill>
                  <pic:spPr>
                    <a:xfrm>
                      <a:off x="0" y="0"/>
                      <a:ext cx="5399405" cy="732790"/>
                    </a:xfrm>
                    <a:prstGeom prst="rect">
                      <a:avLst/>
                    </a:prstGeom>
                  </pic:spPr>
                </pic:pic>
              </a:graphicData>
            </a:graphic>
          </wp:anchor>
        </w:drawing>
      </w:r>
      <w:r w:rsidRPr="004A13DF">
        <w:rPr>
          <w:noProof/>
        </w:rPr>
        <w:drawing>
          <wp:anchor distT="0" distB="0" distL="114300" distR="114300" simplePos="0" relativeHeight="251698176" behindDoc="0" locked="0" layoutInCell="1" allowOverlap="1" wp14:anchorId="28E67F95" wp14:editId="5556DB83">
            <wp:simplePos x="0" y="0"/>
            <wp:positionH relativeFrom="page">
              <wp:align>center</wp:align>
            </wp:positionH>
            <wp:positionV relativeFrom="paragraph">
              <wp:posOffset>2600960</wp:posOffset>
            </wp:positionV>
            <wp:extent cx="5399405" cy="2249805"/>
            <wp:effectExtent l="0" t="0" r="0" b="0"/>
            <wp:wrapSquare wrapText="bothSides"/>
            <wp:docPr id="632450002"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50002" name="Resim 1" descr="metin, ekran görüntüsü, yazılım, multimedya yazılımı içeren bir resim&#10;&#10;Açıklama otomatik olarak oluşturuldu"/>
                    <pic:cNvPicPr/>
                  </pic:nvPicPr>
                  <pic:blipFill>
                    <a:blip r:embed="rId46">
                      <a:extLst>
                        <a:ext uri="{28A0092B-C50C-407E-A947-70E740481C1C}">
                          <a14:useLocalDpi xmlns:a14="http://schemas.microsoft.com/office/drawing/2010/main" val="0"/>
                        </a:ext>
                      </a:extLst>
                    </a:blip>
                    <a:stretch>
                      <a:fillRect/>
                    </a:stretch>
                  </pic:blipFill>
                  <pic:spPr>
                    <a:xfrm>
                      <a:off x="0" y="0"/>
                      <a:ext cx="5399405" cy="2249805"/>
                    </a:xfrm>
                    <a:prstGeom prst="rect">
                      <a:avLst/>
                    </a:prstGeom>
                  </pic:spPr>
                </pic:pic>
              </a:graphicData>
            </a:graphic>
          </wp:anchor>
        </w:drawing>
      </w:r>
      <w:r w:rsidRPr="004A13DF">
        <w:rPr>
          <w:noProof/>
        </w:rPr>
        <w:drawing>
          <wp:anchor distT="0" distB="0" distL="114300" distR="114300" simplePos="0" relativeHeight="251697152" behindDoc="0" locked="0" layoutInCell="1" allowOverlap="1" wp14:anchorId="6646891E" wp14:editId="3A73B6D1">
            <wp:simplePos x="0" y="0"/>
            <wp:positionH relativeFrom="page">
              <wp:align>center</wp:align>
            </wp:positionH>
            <wp:positionV relativeFrom="paragraph">
              <wp:posOffset>242570</wp:posOffset>
            </wp:positionV>
            <wp:extent cx="5399405" cy="2468880"/>
            <wp:effectExtent l="0" t="0" r="0" b="7620"/>
            <wp:wrapSquare wrapText="bothSides"/>
            <wp:docPr id="402161008" name="Resim 1" descr="metin, ekran görüntüsü, web sayfası, yazıl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61008" name="Resim 1" descr="metin, ekran görüntüsü, web sayfası, yazılım içeren bir resim&#10;&#10;Açıklama otomatik olarak oluşturuldu"/>
                    <pic:cNvPicPr/>
                  </pic:nvPicPr>
                  <pic:blipFill>
                    <a:blip r:embed="rId47">
                      <a:extLst>
                        <a:ext uri="{28A0092B-C50C-407E-A947-70E740481C1C}">
                          <a14:useLocalDpi xmlns:a14="http://schemas.microsoft.com/office/drawing/2010/main" val="0"/>
                        </a:ext>
                      </a:extLst>
                    </a:blip>
                    <a:stretch>
                      <a:fillRect/>
                    </a:stretch>
                  </pic:blipFill>
                  <pic:spPr>
                    <a:xfrm>
                      <a:off x="0" y="0"/>
                      <a:ext cx="5399405" cy="2468880"/>
                    </a:xfrm>
                    <a:prstGeom prst="rect">
                      <a:avLst/>
                    </a:prstGeom>
                  </pic:spPr>
                </pic:pic>
              </a:graphicData>
            </a:graphic>
          </wp:anchor>
        </w:drawing>
      </w:r>
    </w:p>
    <w:p w14:paraId="7E6010D8" w14:textId="5D630C20" w:rsidR="004A13DF" w:rsidRDefault="004A13DF" w:rsidP="004A13DF">
      <w:pPr>
        <w:pStyle w:val="TezMetni15Satr"/>
      </w:pPr>
    </w:p>
    <w:p w14:paraId="4DE6163B" w14:textId="6C429C13" w:rsidR="004A13DF" w:rsidRDefault="00F318EF" w:rsidP="004A13DF">
      <w:pPr>
        <w:pStyle w:val="TezMetni15Satr"/>
      </w:pPr>
      <w:r>
        <w:tab/>
      </w:r>
      <w:r>
        <w:tab/>
      </w:r>
      <w:r>
        <w:tab/>
      </w:r>
      <w:r>
        <w:tab/>
        <w:t>Şekil 8 Ziyaretçi Sayfası</w:t>
      </w:r>
    </w:p>
    <w:p w14:paraId="014ECC7E" w14:textId="77777777" w:rsidR="00F318EF" w:rsidRDefault="00F318EF" w:rsidP="00F318EF">
      <w:pPr>
        <w:pStyle w:val="TezMetni15Satr"/>
        <w:ind w:firstLine="0"/>
      </w:pPr>
    </w:p>
    <w:p w14:paraId="23913B1B" w14:textId="3982BB1E" w:rsidR="00F318EF" w:rsidRDefault="00F318EF" w:rsidP="00F318EF">
      <w:pPr>
        <w:pStyle w:val="TezMetni15Satr"/>
      </w:pPr>
      <w:r w:rsidRPr="00F318EF">
        <w:rPr>
          <w:noProof/>
        </w:rPr>
        <w:lastRenderedPageBreak/>
        <w:drawing>
          <wp:anchor distT="0" distB="0" distL="114300" distR="114300" simplePos="0" relativeHeight="251702272" behindDoc="0" locked="0" layoutInCell="1" allowOverlap="1" wp14:anchorId="23E91EC6" wp14:editId="400C78CA">
            <wp:simplePos x="0" y="0"/>
            <wp:positionH relativeFrom="margin">
              <wp:align>right</wp:align>
            </wp:positionH>
            <wp:positionV relativeFrom="paragraph">
              <wp:posOffset>5935980</wp:posOffset>
            </wp:positionV>
            <wp:extent cx="5399405" cy="2864485"/>
            <wp:effectExtent l="0" t="0" r="0" b="0"/>
            <wp:wrapSquare wrapText="bothSides"/>
            <wp:docPr id="1818013434" name="Resim 1" descr="ekran görüntüsü, yazılım, metin,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013434" name="Resim 1" descr="ekran görüntüsü, yazılım, metin, multimedya yazılımı içeren bir resim&#10;&#10;Açıklama otomatik olarak oluşturuldu"/>
                    <pic:cNvPicPr/>
                  </pic:nvPicPr>
                  <pic:blipFill>
                    <a:blip r:embed="rId48">
                      <a:extLst>
                        <a:ext uri="{28A0092B-C50C-407E-A947-70E740481C1C}">
                          <a14:useLocalDpi xmlns:a14="http://schemas.microsoft.com/office/drawing/2010/main" val="0"/>
                        </a:ext>
                      </a:extLst>
                    </a:blip>
                    <a:stretch>
                      <a:fillRect/>
                    </a:stretch>
                  </pic:blipFill>
                  <pic:spPr>
                    <a:xfrm>
                      <a:off x="0" y="0"/>
                      <a:ext cx="5399405" cy="2864485"/>
                    </a:xfrm>
                    <a:prstGeom prst="rect">
                      <a:avLst/>
                    </a:prstGeom>
                  </pic:spPr>
                </pic:pic>
              </a:graphicData>
            </a:graphic>
          </wp:anchor>
        </w:drawing>
      </w:r>
      <w:r w:rsidRPr="00F318EF">
        <w:rPr>
          <w:noProof/>
        </w:rPr>
        <w:drawing>
          <wp:anchor distT="0" distB="0" distL="114300" distR="114300" simplePos="0" relativeHeight="251701248" behindDoc="0" locked="0" layoutInCell="1" allowOverlap="1" wp14:anchorId="2E527B1C" wp14:editId="262FE49F">
            <wp:simplePos x="0" y="0"/>
            <wp:positionH relativeFrom="margin">
              <wp:align>right</wp:align>
            </wp:positionH>
            <wp:positionV relativeFrom="paragraph">
              <wp:posOffset>3130550</wp:posOffset>
            </wp:positionV>
            <wp:extent cx="5399405" cy="2870200"/>
            <wp:effectExtent l="0" t="0" r="0" b="6350"/>
            <wp:wrapSquare wrapText="bothSides"/>
            <wp:docPr id="1386828711"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28711" name="Resim 1" descr="metin, ekran görüntüsü, yazılım, multimedya yazılımı içeren bir resim&#10;&#10;Açıklama otomatik olarak oluşturuldu"/>
                    <pic:cNvPicPr/>
                  </pic:nvPicPr>
                  <pic:blipFill>
                    <a:blip r:embed="rId49">
                      <a:extLst>
                        <a:ext uri="{28A0092B-C50C-407E-A947-70E740481C1C}">
                          <a14:useLocalDpi xmlns:a14="http://schemas.microsoft.com/office/drawing/2010/main" val="0"/>
                        </a:ext>
                      </a:extLst>
                    </a:blip>
                    <a:stretch>
                      <a:fillRect/>
                    </a:stretch>
                  </pic:blipFill>
                  <pic:spPr>
                    <a:xfrm>
                      <a:off x="0" y="0"/>
                      <a:ext cx="5399405" cy="2870200"/>
                    </a:xfrm>
                    <a:prstGeom prst="rect">
                      <a:avLst/>
                    </a:prstGeom>
                  </pic:spPr>
                </pic:pic>
              </a:graphicData>
            </a:graphic>
          </wp:anchor>
        </w:drawing>
      </w:r>
      <w:r w:rsidRPr="00F318EF">
        <w:rPr>
          <w:noProof/>
        </w:rPr>
        <w:drawing>
          <wp:anchor distT="0" distB="0" distL="114300" distR="114300" simplePos="0" relativeHeight="251700224" behindDoc="0" locked="0" layoutInCell="1" allowOverlap="1" wp14:anchorId="225B98A5" wp14:editId="1CF85EFE">
            <wp:simplePos x="0" y="0"/>
            <wp:positionH relativeFrom="margin">
              <wp:align>right</wp:align>
            </wp:positionH>
            <wp:positionV relativeFrom="paragraph">
              <wp:posOffset>322580</wp:posOffset>
            </wp:positionV>
            <wp:extent cx="5399405" cy="2861310"/>
            <wp:effectExtent l="0" t="0" r="0" b="0"/>
            <wp:wrapSquare wrapText="bothSides"/>
            <wp:docPr id="703788978"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88978" name="Resim 1" descr="metin, ekran görüntüsü, yazılım, multimedya yazılımı içeren bir resim&#10;&#10;Açıklama otomatik olarak oluşturuldu"/>
                    <pic:cNvPicPr/>
                  </pic:nvPicPr>
                  <pic:blipFill>
                    <a:blip r:embed="rId50">
                      <a:extLst>
                        <a:ext uri="{28A0092B-C50C-407E-A947-70E740481C1C}">
                          <a14:useLocalDpi xmlns:a14="http://schemas.microsoft.com/office/drawing/2010/main" val="0"/>
                        </a:ext>
                      </a:extLst>
                    </a:blip>
                    <a:stretch>
                      <a:fillRect/>
                    </a:stretch>
                  </pic:blipFill>
                  <pic:spPr>
                    <a:xfrm>
                      <a:off x="0" y="0"/>
                      <a:ext cx="5399405" cy="2861310"/>
                    </a:xfrm>
                    <a:prstGeom prst="rect">
                      <a:avLst/>
                    </a:prstGeom>
                  </pic:spPr>
                </pic:pic>
              </a:graphicData>
            </a:graphic>
          </wp:anchor>
        </w:drawing>
      </w:r>
      <w:r>
        <w:t>Aşağıda ise arama kutusu ve başlık (Header) kısmının kodları verilmiştir.</w:t>
      </w:r>
    </w:p>
    <w:p w14:paraId="358FFFF1" w14:textId="338981DF" w:rsidR="00F318EF" w:rsidRDefault="00F318EF" w:rsidP="00F318EF">
      <w:pPr>
        <w:pStyle w:val="TezMetni15Satr"/>
      </w:pPr>
      <w:r>
        <w:lastRenderedPageBreak/>
        <w:t>Aşağıda ise sayfanın en alt kısmı yani (footer) kısmının kodları verilmiştir.</w:t>
      </w:r>
    </w:p>
    <w:p w14:paraId="4D1E0C4A" w14:textId="39CB8F2A" w:rsidR="004A13DF" w:rsidRDefault="004A13DF" w:rsidP="004A13DF">
      <w:pPr>
        <w:pStyle w:val="TezMetni15Satr"/>
      </w:pPr>
    </w:p>
    <w:p w14:paraId="304D029D" w14:textId="51400E6E" w:rsidR="004A13DF" w:rsidRDefault="00F318EF" w:rsidP="004A13DF">
      <w:pPr>
        <w:pStyle w:val="TezMetni15Satr"/>
      </w:pPr>
      <w:r w:rsidRPr="00F318EF">
        <w:rPr>
          <w:noProof/>
        </w:rPr>
        <w:drawing>
          <wp:anchor distT="0" distB="0" distL="114300" distR="114300" simplePos="0" relativeHeight="251703296" behindDoc="0" locked="0" layoutInCell="1" allowOverlap="1" wp14:anchorId="0B9E47AA" wp14:editId="21767970">
            <wp:simplePos x="0" y="0"/>
            <wp:positionH relativeFrom="margin">
              <wp:align>center</wp:align>
            </wp:positionH>
            <wp:positionV relativeFrom="paragraph">
              <wp:posOffset>402590</wp:posOffset>
            </wp:positionV>
            <wp:extent cx="5972175" cy="3162300"/>
            <wp:effectExtent l="0" t="0" r="9525" b="0"/>
            <wp:wrapSquare wrapText="bothSides"/>
            <wp:docPr id="1459925135" name="Resim 1" descr="metin, ekran görüntüsü, yazılım, bilgisayar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925135" name="Resim 1" descr="metin, ekran görüntüsü, yazılım, bilgisayar içeren bir resim&#10;&#10;Açıklama otomatik olarak oluşturuldu"/>
                    <pic:cNvPicPr/>
                  </pic:nvPicPr>
                  <pic:blipFill>
                    <a:blip r:embed="rId51">
                      <a:extLst>
                        <a:ext uri="{28A0092B-C50C-407E-A947-70E740481C1C}">
                          <a14:useLocalDpi xmlns:a14="http://schemas.microsoft.com/office/drawing/2010/main" val="0"/>
                        </a:ext>
                      </a:extLst>
                    </a:blip>
                    <a:stretch>
                      <a:fillRect/>
                    </a:stretch>
                  </pic:blipFill>
                  <pic:spPr>
                    <a:xfrm>
                      <a:off x="0" y="0"/>
                      <a:ext cx="5972175" cy="3162300"/>
                    </a:xfrm>
                    <a:prstGeom prst="rect">
                      <a:avLst/>
                    </a:prstGeom>
                  </pic:spPr>
                </pic:pic>
              </a:graphicData>
            </a:graphic>
            <wp14:sizeRelH relativeFrom="margin">
              <wp14:pctWidth>0</wp14:pctWidth>
            </wp14:sizeRelH>
            <wp14:sizeRelV relativeFrom="margin">
              <wp14:pctHeight>0</wp14:pctHeight>
            </wp14:sizeRelV>
          </wp:anchor>
        </w:drawing>
      </w:r>
    </w:p>
    <w:p w14:paraId="70FB9273" w14:textId="657DFCAE" w:rsidR="00F318EF" w:rsidRDefault="00F318EF" w:rsidP="004A13DF">
      <w:pPr>
        <w:pStyle w:val="TezMetni15Satr"/>
      </w:pPr>
    </w:p>
    <w:p w14:paraId="4C5A0CBB" w14:textId="383EB234" w:rsidR="00F318EF" w:rsidRDefault="00F318EF" w:rsidP="004A13DF">
      <w:pPr>
        <w:pStyle w:val="TezMetni15Satr"/>
      </w:pPr>
    </w:p>
    <w:p w14:paraId="6D33DB03" w14:textId="2D5387F6" w:rsidR="00F318EF" w:rsidRDefault="00F318EF" w:rsidP="004A13DF">
      <w:pPr>
        <w:pStyle w:val="TezMetni15Satr"/>
      </w:pPr>
      <w:r w:rsidRPr="00F318EF">
        <w:rPr>
          <w:noProof/>
        </w:rPr>
        <w:drawing>
          <wp:anchor distT="0" distB="0" distL="114300" distR="114300" simplePos="0" relativeHeight="251704320" behindDoc="0" locked="0" layoutInCell="1" allowOverlap="1" wp14:anchorId="2D64922A" wp14:editId="0A2D5AE8">
            <wp:simplePos x="0" y="0"/>
            <wp:positionH relativeFrom="margin">
              <wp:posOffset>-363855</wp:posOffset>
            </wp:positionH>
            <wp:positionV relativeFrom="paragraph">
              <wp:posOffset>300355</wp:posOffset>
            </wp:positionV>
            <wp:extent cx="6080760" cy="3232150"/>
            <wp:effectExtent l="0" t="0" r="0" b="6350"/>
            <wp:wrapSquare wrapText="bothSides"/>
            <wp:docPr id="387601485" name="Resim 1" descr="metin, ekran görüntüsü, yazılım, multimedya yazılım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601485" name="Resim 1" descr="metin, ekran görüntüsü, yazılım, multimedya yazılımı içeren bir resim&#10;&#10;Açıklama otomatik olarak oluşturuldu"/>
                    <pic:cNvPicPr/>
                  </pic:nvPicPr>
                  <pic:blipFill>
                    <a:blip r:embed="rId52">
                      <a:extLst>
                        <a:ext uri="{28A0092B-C50C-407E-A947-70E740481C1C}">
                          <a14:useLocalDpi xmlns:a14="http://schemas.microsoft.com/office/drawing/2010/main" val="0"/>
                        </a:ext>
                      </a:extLst>
                    </a:blip>
                    <a:stretch>
                      <a:fillRect/>
                    </a:stretch>
                  </pic:blipFill>
                  <pic:spPr>
                    <a:xfrm>
                      <a:off x="0" y="0"/>
                      <a:ext cx="6080760" cy="3232150"/>
                    </a:xfrm>
                    <a:prstGeom prst="rect">
                      <a:avLst/>
                    </a:prstGeom>
                  </pic:spPr>
                </pic:pic>
              </a:graphicData>
            </a:graphic>
            <wp14:sizeRelH relativeFrom="margin">
              <wp14:pctWidth>0</wp14:pctWidth>
            </wp14:sizeRelH>
            <wp14:sizeRelV relativeFrom="margin">
              <wp14:pctHeight>0</wp14:pctHeight>
            </wp14:sizeRelV>
          </wp:anchor>
        </w:drawing>
      </w:r>
    </w:p>
    <w:p w14:paraId="55E0B21E" w14:textId="374CD7A3" w:rsidR="00F318EF" w:rsidRDefault="00F318EF" w:rsidP="004A13DF">
      <w:pPr>
        <w:pStyle w:val="TezMetni15Satr"/>
      </w:pPr>
    </w:p>
    <w:p w14:paraId="76BD95B6" w14:textId="77777777" w:rsidR="004A13DF" w:rsidRDefault="004A13DF" w:rsidP="00F318EF">
      <w:pPr>
        <w:pStyle w:val="TezMetni15Satr"/>
        <w:ind w:firstLine="0"/>
      </w:pPr>
    </w:p>
    <w:p w14:paraId="76B9F00C" w14:textId="77777777" w:rsidR="006F5F0B" w:rsidRDefault="006F5F0B" w:rsidP="006F5F0B">
      <w:pPr>
        <w:pStyle w:val="Balk1derece"/>
      </w:pPr>
    </w:p>
    <w:p w14:paraId="4EF95B5F" w14:textId="1DBE8A64" w:rsidR="006F5F0B" w:rsidRDefault="006F5F0B" w:rsidP="006F5F0B">
      <w:pPr>
        <w:pStyle w:val="Balk1derece"/>
      </w:pPr>
      <w:r w:rsidRPr="005B5FDE">
        <w:lastRenderedPageBreak/>
        <w:t xml:space="preserve">4. </w:t>
      </w:r>
      <w:r>
        <w:t>MATERYAL VE YÖNTEM</w:t>
      </w:r>
    </w:p>
    <w:p w14:paraId="28FAE98B" w14:textId="77777777" w:rsidR="005744B3" w:rsidRPr="005744B3" w:rsidRDefault="005744B3" w:rsidP="005744B3">
      <w:pPr>
        <w:pStyle w:val="TezMetni15Satr"/>
      </w:pPr>
    </w:p>
    <w:p w14:paraId="0EC185B7" w14:textId="29B31AC0" w:rsidR="006F5F0B" w:rsidRDefault="006F5F0B" w:rsidP="0087083C">
      <w:pPr>
        <w:pStyle w:val="TezMetni15Satr"/>
        <w:ind w:firstLine="0"/>
      </w:pPr>
      <w:r>
        <w:t>Projede kullanılan teknolojiler, yöntemler ve programlar şunlardır:</w:t>
      </w:r>
    </w:p>
    <w:p w14:paraId="1C89483D" w14:textId="794CC530" w:rsidR="006F5F0B" w:rsidRDefault="006F5F0B" w:rsidP="0087083C">
      <w:pPr>
        <w:pStyle w:val="TezMetni15Satr"/>
        <w:numPr>
          <w:ilvl w:val="0"/>
          <w:numId w:val="2"/>
        </w:numPr>
      </w:pPr>
      <w:r>
        <w:t>Frontend Bootstrap çatısı altında Visual Studio Code uygulamasıyla JavaScript programlama dili kullanılarak geliştirilmiştir.</w:t>
      </w:r>
      <w:r w:rsidR="0087083C">
        <w:t>,</w:t>
      </w:r>
    </w:p>
    <w:p w14:paraId="2A906CD3" w14:textId="77777777" w:rsidR="0087083C" w:rsidRDefault="0087083C" w:rsidP="0087083C">
      <w:pPr>
        <w:pStyle w:val="TezMetni15Satr"/>
        <w:numPr>
          <w:ilvl w:val="0"/>
          <w:numId w:val="2"/>
        </w:numPr>
      </w:pPr>
      <w:r>
        <w:t>Frontend kısmında HTML, CSS kullanılarak geliştirilmiştir.</w:t>
      </w:r>
    </w:p>
    <w:p w14:paraId="53E0DD20" w14:textId="5F1DE7C1" w:rsidR="0087083C" w:rsidRDefault="0087083C" w:rsidP="0087083C">
      <w:pPr>
        <w:pStyle w:val="TezMetni15Satr"/>
        <w:numPr>
          <w:ilvl w:val="0"/>
          <w:numId w:val="2"/>
        </w:numPr>
      </w:pPr>
      <w:r>
        <w:t xml:space="preserve">Backend .Net çatısı altında Visual Studio Code uygulamasıyla C# programlama dili kullanılarak geliştirilmiştir. </w:t>
      </w:r>
    </w:p>
    <w:p w14:paraId="00CDEC26" w14:textId="126FB555" w:rsidR="006F5F0B" w:rsidRPr="006F5F0B" w:rsidRDefault="006F5F0B" w:rsidP="0087083C">
      <w:pPr>
        <w:pStyle w:val="TezMetni15Satr"/>
        <w:numPr>
          <w:ilvl w:val="0"/>
          <w:numId w:val="2"/>
        </w:numPr>
      </w:pPr>
      <w:r>
        <w:t>Veri tabanı olarak MYSQL kullanıldı. Tüm bilgiler burada tutuldu.</w:t>
      </w:r>
    </w:p>
    <w:p w14:paraId="0E6B8C7D" w14:textId="77777777" w:rsidR="006F5F0B" w:rsidRDefault="006F5F0B" w:rsidP="006F5F0B">
      <w:pPr>
        <w:pStyle w:val="TezMetni15Satr"/>
      </w:pPr>
    </w:p>
    <w:p w14:paraId="7215BB75" w14:textId="77777777" w:rsidR="006F5F0B" w:rsidRDefault="006F5F0B" w:rsidP="006F5F0B">
      <w:pPr>
        <w:pStyle w:val="TezMetni15Satr"/>
      </w:pPr>
    </w:p>
    <w:p w14:paraId="1F467B3F" w14:textId="77777777" w:rsidR="006F5F0B" w:rsidRDefault="006F5F0B" w:rsidP="006F5F0B">
      <w:pPr>
        <w:pStyle w:val="TezMetni15Satr"/>
      </w:pPr>
    </w:p>
    <w:p w14:paraId="1A07ACEA" w14:textId="77777777" w:rsidR="006F5F0B" w:rsidRDefault="006F5F0B" w:rsidP="006F5F0B">
      <w:pPr>
        <w:pStyle w:val="TezMetni15Satr"/>
      </w:pPr>
    </w:p>
    <w:p w14:paraId="01349F7B" w14:textId="77777777" w:rsidR="006F5F0B" w:rsidRDefault="006F5F0B" w:rsidP="006F5F0B">
      <w:pPr>
        <w:pStyle w:val="TezMetni15Satr"/>
      </w:pPr>
    </w:p>
    <w:p w14:paraId="00F9E962" w14:textId="77777777" w:rsidR="006F5F0B" w:rsidRDefault="006F5F0B" w:rsidP="006F5F0B">
      <w:pPr>
        <w:pStyle w:val="TezMetni15Satr"/>
      </w:pPr>
    </w:p>
    <w:p w14:paraId="1FBE26C7" w14:textId="77777777" w:rsidR="006F5F0B" w:rsidRDefault="006F5F0B" w:rsidP="006F5F0B">
      <w:pPr>
        <w:pStyle w:val="TezMetni15Satr"/>
      </w:pPr>
    </w:p>
    <w:p w14:paraId="7633BA71" w14:textId="77777777" w:rsidR="006F5F0B" w:rsidRDefault="006F5F0B" w:rsidP="006F5F0B">
      <w:pPr>
        <w:pStyle w:val="TezMetni15Satr"/>
      </w:pPr>
    </w:p>
    <w:p w14:paraId="284EAFBE" w14:textId="77777777" w:rsidR="006F5F0B" w:rsidRDefault="006F5F0B" w:rsidP="006F5F0B">
      <w:pPr>
        <w:pStyle w:val="TezMetni15Satr"/>
      </w:pPr>
    </w:p>
    <w:p w14:paraId="677CD64B" w14:textId="77777777" w:rsidR="006F5F0B" w:rsidRDefault="006F5F0B" w:rsidP="006F5F0B">
      <w:pPr>
        <w:pStyle w:val="TezMetni15Satr"/>
      </w:pPr>
    </w:p>
    <w:p w14:paraId="1F588F55" w14:textId="77777777" w:rsidR="006F5F0B" w:rsidRDefault="006F5F0B" w:rsidP="006F5F0B">
      <w:pPr>
        <w:pStyle w:val="TezMetni15Satr"/>
      </w:pPr>
    </w:p>
    <w:p w14:paraId="6CF03F3D" w14:textId="77777777" w:rsidR="006F5F0B" w:rsidRDefault="006F5F0B" w:rsidP="006F5F0B">
      <w:pPr>
        <w:pStyle w:val="TezMetni15Satr"/>
      </w:pPr>
    </w:p>
    <w:p w14:paraId="23D60A35" w14:textId="77777777" w:rsidR="006F5F0B" w:rsidRDefault="006F5F0B" w:rsidP="006F5F0B">
      <w:pPr>
        <w:pStyle w:val="TezMetni15Satr"/>
      </w:pPr>
    </w:p>
    <w:p w14:paraId="21CC15F6" w14:textId="77777777" w:rsidR="006F5F0B" w:rsidRDefault="006F5F0B" w:rsidP="006F5F0B">
      <w:pPr>
        <w:pStyle w:val="TezMetni15Satr"/>
      </w:pPr>
    </w:p>
    <w:p w14:paraId="373D9DCA" w14:textId="77777777" w:rsidR="006F5F0B" w:rsidRDefault="006F5F0B" w:rsidP="006F5F0B">
      <w:pPr>
        <w:pStyle w:val="TezMetni15Satr"/>
      </w:pPr>
    </w:p>
    <w:p w14:paraId="5CE863CE" w14:textId="77777777" w:rsidR="006F5F0B" w:rsidRDefault="006F5F0B" w:rsidP="006F5F0B">
      <w:pPr>
        <w:pStyle w:val="TezMetni15Satr"/>
      </w:pPr>
    </w:p>
    <w:p w14:paraId="586C6B71" w14:textId="77777777" w:rsidR="006F5F0B" w:rsidRDefault="006F5F0B" w:rsidP="006F5F0B">
      <w:pPr>
        <w:pStyle w:val="TezMetni15Satr"/>
      </w:pPr>
    </w:p>
    <w:p w14:paraId="2D768B83" w14:textId="77777777" w:rsidR="006F5F0B" w:rsidRDefault="006F5F0B" w:rsidP="006F5F0B">
      <w:pPr>
        <w:pStyle w:val="TezMetni15Satr"/>
      </w:pPr>
    </w:p>
    <w:p w14:paraId="2FF2ECC5" w14:textId="77777777" w:rsidR="006F5F0B" w:rsidRDefault="006F5F0B" w:rsidP="006F5F0B">
      <w:pPr>
        <w:pStyle w:val="TezMetni15Satr"/>
      </w:pPr>
    </w:p>
    <w:p w14:paraId="5292B8FB" w14:textId="77777777" w:rsidR="006F5F0B" w:rsidRDefault="006F5F0B" w:rsidP="006F5F0B">
      <w:pPr>
        <w:pStyle w:val="TezMetni15Satr"/>
      </w:pPr>
    </w:p>
    <w:p w14:paraId="6CF15E7E" w14:textId="77777777" w:rsidR="006F5F0B" w:rsidRDefault="006F5F0B" w:rsidP="006F5F0B">
      <w:pPr>
        <w:pStyle w:val="TezMetni15Satr"/>
      </w:pPr>
    </w:p>
    <w:p w14:paraId="0A27EC45" w14:textId="77777777" w:rsidR="006F5F0B" w:rsidRDefault="006F5F0B" w:rsidP="006F5F0B">
      <w:pPr>
        <w:pStyle w:val="TezMetni15Satr"/>
      </w:pPr>
    </w:p>
    <w:p w14:paraId="65684176" w14:textId="77777777" w:rsidR="006F5F0B" w:rsidRDefault="006F5F0B" w:rsidP="006F5F0B">
      <w:pPr>
        <w:pStyle w:val="TezMetni15Satr"/>
      </w:pPr>
    </w:p>
    <w:p w14:paraId="14FC4EC5" w14:textId="77777777" w:rsidR="006F5F0B" w:rsidRDefault="006F5F0B" w:rsidP="006F5F0B">
      <w:pPr>
        <w:pStyle w:val="TezMetni15Satr"/>
      </w:pPr>
    </w:p>
    <w:p w14:paraId="48CACEF3" w14:textId="77777777" w:rsidR="006F5F0B" w:rsidRDefault="006F5F0B" w:rsidP="003C1DB9">
      <w:pPr>
        <w:pStyle w:val="TezMetni15Satr"/>
        <w:ind w:firstLine="0"/>
      </w:pPr>
    </w:p>
    <w:p w14:paraId="610A2F6E" w14:textId="77777777" w:rsidR="006F5F0B" w:rsidRDefault="006F5F0B" w:rsidP="006F5F0B">
      <w:pPr>
        <w:pStyle w:val="TezMetni15Satr"/>
      </w:pPr>
    </w:p>
    <w:p w14:paraId="16A78C33" w14:textId="77777777" w:rsidR="006F5F0B" w:rsidRDefault="006F5F0B" w:rsidP="006F5F0B">
      <w:pPr>
        <w:pStyle w:val="TezMetni15Satr"/>
      </w:pPr>
    </w:p>
    <w:p w14:paraId="66AED8EE" w14:textId="77777777" w:rsidR="006F5F0B" w:rsidRPr="006F5F0B" w:rsidRDefault="006F5F0B" w:rsidP="006F5F0B">
      <w:pPr>
        <w:pStyle w:val="TezMetni15Satr"/>
      </w:pPr>
    </w:p>
    <w:p w14:paraId="637DF43C" w14:textId="4A26D066" w:rsidR="009D564E" w:rsidRPr="005B5FDE" w:rsidRDefault="009D564E" w:rsidP="009D564E">
      <w:pPr>
        <w:pStyle w:val="Balk1derece"/>
      </w:pPr>
      <w:r w:rsidRPr="005B5FDE">
        <w:t>4. ARAŞTIRMA SONUÇLARI VE TARTIŞMA</w:t>
      </w:r>
      <w:bookmarkEnd w:id="17"/>
      <w:bookmarkEnd w:id="18"/>
    </w:p>
    <w:p w14:paraId="1E3591AB" w14:textId="146409A4" w:rsidR="009D564E" w:rsidRPr="005B5FDE" w:rsidRDefault="005A7F54" w:rsidP="005A7F54">
      <w:pPr>
        <w:pStyle w:val="TezMetni15Satr"/>
        <w:ind w:firstLine="0"/>
      </w:pPr>
      <w:r>
        <w:tab/>
      </w:r>
    </w:p>
    <w:p w14:paraId="6180E12B" w14:textId="188EF975" w:rsidR="00B412ED" w:rsidRPr="005B5FDE" w:rsidRDefault="005A7F54" w:rsidP="00B412ED">
      <w:pPr>
        <w:pStyle w:val="TezMetni15Satr"/>
      </w:pPr>
      <w:r>
        <w:t>Bu projenin amacı, her şirketin kendi yönetim politikaları ve al</w:t>
      </w:r>
      <w:r w:rsidR="00B412ED">
        <w:t>dıkları önemli kararları bir web sitesi aracılığıyla yayınlamasıdır. Araştırma süresi boyunca, benzer web sayfalarının incelenmesi ve mevcut Pazar talepleriyle uyumlu bir çözüm sunmak hedeflenmiştir.</w:t>
      </w:r>
    </w:p>
    <w:p w14:paraId="64B85A79" w14:textId="77777777" w:rsidR="009D564E" w:rsidRDefault="009D564E" w:rsidP="009D564E">
      <w:pPr>
        <w:pStyle w:val="TezMetni15Satr"/>
      </w:pPr>
    </w:p>
    <w:p w14:paraId="30BDB345" w14:textId="77777777" w:rsidR="003C1DB9" w:rsidRDefault="003C1DB9" w:rsidP="009D564E">
      <w:pPr>
        <w:pStyle w:val="TezMetni15Satr"/>
      </w:pPr>
    </w:p>
    <w:p w14:paraId="0F3FDC46" w14:textId="4380E242" w:rsidR="00B412ED" w:rsidRDefault="00B412ED" w:rsidP="009D564E">
      <w:pPr>
        <w:pStyle w:val="TezMetni15Satr"/>
      </w:pPr>
      <w:r>
        <w:t>Mevcut pazarda şirketlerin bilgilerine ulaşan kullanıcıların mevcut sitelerde her bilgiye ulaşamaması ve anında haber alamaması nedeniyle KAP web sayfamızda tüm mevcut bilgilerine güvenilir ve çok kolay araştırmayla tüm önemli bilgilere erişebilmektedir. Bu projenin odak noktası, bu eksiği gidermek ve Şirketler ile kullanıcılar arasında etkili bir iletişim iş birliği sağlamaktır.</w:t>
      </w:r>
    </w:p>
    <w:p w14:paraId="06855E76" w14:textId="77777777" w:rsidR="003C1DB9" w:rsidRPr="005B5FDE" w:rsidRDefault="003C1DB9" w:rsidP="009D564E">
      <w:pPr>
        <w:pStyle w:val="TezMetni15Satr"/>
      </w:pPr>
    </w:p>
    <w:p w14:paraId="0F73B272" w14:textId="77777777" w:rsidR="009D564E" w:rsidRPr="005B5FDE" w:rsidRDefault="009D564E" w:rsidP="009D564E">
      <w:pPr>
        <w:pStyle w:val="TezMetni15Satr"/>
      </w:pPr>
    </w:p>
    <w:p w14:paraId="3B394344" w14:textId="78EB918A" w:rsidR="009D564E" w:rsidRDefault="00B412ED" w:rsidP="009D564E">
      <w:pPr>
        <w:pStyle w:val="TezMetni15Satr"/>
      </w:pPr>
      <w:r>
        <w:t xml:space="preserve">Web sayfasının güvenlik açısından da sağlam bir altyapıya sahip olması gerekmektedir. Şirketlerin veri güvenliği konusu da büyük önem taşımaktadır. Bu nedenle, </w:t>
      </w:r>
      <w:r w:rsidR="003C1DB9">
        <w:t>Web sayfasında gerekli güvenlik önlemleri alınmalı ve şirket verilerinin korunması sağlanmalıdır.</w:t>
      </w:r>
    </w:p>
    <w:p w14:paraId="6077AAEA" w14:textId="77777777" w:rsidR="003C1DB9" w:rsidRDefault="003C1DB9" w:rsidP="009D564E">
      <w:pPr>
        <w:pStyle w:val="TezMetni15Satr"/>
      </w:pPr>
    </w:p>
    <w:p w14:paraId="00DDFBFA" w14:textId="77777777" w:rsidR="003C1DB9" w:rsidRDefault="003C1DB9" w:rsidP="009D564E">
      <w:pPr>
        <w:pStyle w:val="TezMetni15Satr"/>
      </w:pPr>
    </w:p>
    <w:p w14:paraId="4155191E" w14:textId="7C07D608" w:rsidR="003C1DB9" w:rsidRDefault="003C1DB9" w:rsidP="009D564E">
      <w:pPr>
        <w:pStyle w:val="TezMetni15Satr"/>
      </w:pPr>
      <w:r>
        <w:t>Sonuç olarak, bu proje her şirketin kendi yönetim politikaları ve aldıkları önemli kararları bir web sitesi aracılığıyla yayınlamayı amaçlamaktadır. Web sayfasının başarıya ulaşması, şirketlerin ve kullanıcıların ihtiyaçlarının karşılanması ve verimli bir iş birliği ortamı sağlamasıyla mümkün olacaktır. Gelecekte yapılacak çalışmalarda, Web sayfasının geliştirilmesi ve daha geniş bir kullanıcı kitlesine ulaşması hedeflenmektedir.</w:t>
      </w:r>
    </w:p>
    <w:p w14:paraId="79B7BA21" w14:textId="77777777" w:rsidR="00B412ED" w:rsidRPr="005B5FDE" w:rsidRDefault="00B412ED" w:rsidP="009D564E">
      <w:pPr>
        <w:pStyle w:val="TezMetni15Satr"/>
      </w:pPr>
    </w:p>
    <w:p w14:paraId="1ED66D29" w14:textId="77777777" w:rsidR="009D564E" w:rsidRPr="005B5FDE" w:rsidRDefault="009D564E" w:rsidP="009D564E">
      <w:pPr>
        <w:pStyle w:val="TezMetni15Satr"/>
      </w:pPr>
    </w:p>
    <w:p w14:paraId="55574ABE" w14:textId="77777777" w:rsidR="009D564E" w:rsidRDefault="009D564E" w:rsidP="009D564E">
      <w:pPr>
        <w:pStyle w:val="TezMetni15Satr"/>
      </w:pPr>
    </w:p>
    <w:p w14:paraId="10DB4460" w14:textId="77777777" w:rsidR="009D564E" w:rsidRDefault="009D564E" w:rsidP="009D564E">
      <w:pPr>
        <w:pStyle w:val="TezMetni15Satr"/>
      </w:pPr>
    </w:p>
    <w:p w14:paraId="78CE734F" w14:textId="77777777" w:rsidR="009D564E" w:rsidRPr="005B5FDE" w:rsidRDefault="009D564E" w:rsidP="009D564E">
      <w:pPr>
        <w:pStyle w:val="TezMetni15Satr"/>
        <w:ind w:firstLine="0"/>
      </w:pPr>
    </w:p>
    <w:p w14:paraId="232A95D0" w14:textId="77777777" w:rsidR="009D564E" w:rsidRPr="005B5FDE" w:rsidRDefault="009D564E" w:rsidP="009D564E">
      <w:pPr>
        <w:pStyle w:val="Balk1derece"/>
      </w:pPr>
      <w:bookmarkStart w:id="19" w:name="_Toc257628876"/>
      <w:bookmarkStart w:id="20" w:name="_Toc495327154"/>
      <w:r w:rsidRPr="005B5FDE">
        <w:lastRenderedPageBreak/>
        <w:t>5. SONUÇLAR VE ÖNERİLER</w:t>
      </w:r>
      <w:bookmarkEnd w:id="19"/>
      <w:bookmarkEnd w:id="20"/>
    </w:p>
    <w:p w14:paraId="0ED50AF1" w14:textId="7AD9D19E" w:rsidR="000C5407" w:rsidRPr="005B5FDE" w:rsidRDefault="000C5407" w:rsidP="000C5407">
      <w:pPr>
        <w:pStyle w:val="TezMetni15Satr"/>
      </w:pPr>
      <w:r>
        <w:t>Bu çalışmada Html, Css Bootstrap ve JavaScript kullanılarak geliştirilen bir web sitesi üzerinde yapılan araştırmanın sonuçlarını ve elde edilen bulguları özetlemektedir. Ayrıca, çalışmadan elde edilen sonuçlara dayanarak, ilgili öneriler ve gelecekteki çalışmalara yönelik öneriler sunulmaktadır.</w:t>
      </w:r>
    </w:p>
    <w:p w14:paraId="33C206A2" w14:textId="77777777" w:rsidR="009D564E" w:rsidRDefault="009D564E" w:rsidP="009D564E">
      <w:pPr>
        <w:pStyle w:val="TezMetni15Satr"/>
      </w:pPr>
    </w:p>
    <w:p w14:paraId="358545ED" w14:textId="77777777" w:rsidR="009D564E" w:rsidRPr="00141459" w:rsidRDefault="009D564E" w:rsidP="009D564E">
      <w:pPr>
        <w:pStyle w:val="Balk2"/>
      </w:pPr>
      <w:bookmarkStart w:id="21" w:name="_Toc495327155"/>
      <w:r w:rsidRPr="00141459">
        <w:t>5.1 Sonuçlar</w:t>
      </w:r>
      <w:bookmarkEnd w:id="21"/>
    </w:p>
    <w:p w14:paraId="0B789DA4" w14:textId="017ACD43" w:rsidR="009D564E" w:rsidRDefault="000C5407" w:rsidP="009D564E">
      <w:pPr>
        <w:pStyle w:val="TezMetni15Satr"/>
      </w:pPr>
      <w:r>
        <w:t>Bu çalışma, Html, Css Bootstrap ve JavaScript kullanılarak geliştirilen bir kamu sitesi üzerinde başarılı olduğunu göstermektedir. KAP sitesi, kullanıcıların şirket yayınlarını görüntüleyebilmesini, siteye yayın ekleme filtreleme ve diğer işlemlerinin Kullanılan teknolojilerle birlikte uyumlu şekilde entegrasyonu</w:t>
      </w:r>
      <w:r w:rsidR="00A01360">
        <w:t>, projenin başarılı bir şekilde tamamlanmasını sağlamıştır.</w:t>
      </w:r>
    </w:p>
    <w:p w14:paraId="19DEAEFB" w14:textId="77777777" w:rsidR="00A01360" w:rsidRPr="005B5FDE" w:rsidRDefault="00A01360" w:rsidP="009D564E">
      <w:pPr>
        <w:pStyle w:val="TezMetni15Satr"/>
      </w:pPr>
    </w:p>
    <w:p w14:paraId="2D446556" w14:textId="77777777" w:rsidR="009D564E" w:rsidRPr="00141459" w:rsidRDefault="009D564E" w:rsidP="009D564E">
      <w:pPr>
        <w:pStyle w:val="Balk2"/>
      </w:pPr>
      <w:bookmarkStart w:id="22" w:name="_Toc495327156"/>
      <w:r w:rsidRPr="00141459">
        <w:t>5.</w:t>
      </w:r>
      <w:r>
        <w:t>2</w:t>
      </w:r>
      <w:r w:rsidRPr="00141459">
        <w:t xml:space="preserve"> </w:t>
      </w:r>
      <w:r>
        <w:t>Öneriler</w:t>
      </w:r>
      <w:bookmarkEnd w:id="22"/>
    </w:p>
    <w:p w14:paraId="262136D1" w14:textId="586A10A9" w:rsidR="009D564E" w:rsidRDefault="00A01360" w:rsidP="009D564E">
      <w:pPr>
        <w:pStyle w:val="TezMetni15Satr"/>
      </w:pPr>
      <w:r>
        <w:t>Bu çalışma, Html, Css Bootstrap ve JavaScript gibi teknolojileri kullanımının etkili olduğunu göstermektedir. Bununla birlikte, gelecekteki projeler ve çalışmalar için aşağıdaki önerilerde bulunulabilir:</w:t>
      </w:r>
    </w:p>
    <w:p w14:paraId="4F229127" w14:textId="77777777" w:rsidR="00A01360" w:rsidRDefault="00A01360" w:rsidP="009D564E">
      <w:pPr>
        <w:pStyle w:val="TezMetni15Satr"/>
      </w:pPr>
    </w:p>
    <w:p w14:paraId="0F630B28" w14:textId="7B90588B" w:rsidR="00A01360" w:rsidRDefault="00A01360" w:rsidP="009D564E">
      <w:pPr>
        <w:pStyle w:val="TezMetni15Satr"/>
      </w:pPr>
      <w:r w:rsidRPr="00A01360">
        <w:rPr>
          <w:b/>
          <w:bCs/>
        </w:rPr>
        <w:t>Performans İyileştirmeleri</w:t>
      </w:r>
      <w:r>
        <w:t>: Sistem performansını arttırmak için hizmetler arası iletişimi optimize etmek, veritabanı sorgularını iyileştirmek ve önbellek kullanımını değerlendirmek gibi performans iyileştirme çalışmaları yapılabilir.</w:t>
      </w:r>
    </w:p>
    <w:p w14:paraId="5B673165" w14:textId="77777777" w:rsidR="00A01360" w:rsidRDefault="00A01360" w:rsidP="009D564E">
      <w:pPr>
        <w:pStyle w:val="TezMetni15Satr"/>
      </w:pPr>
    </w:p>
    <w:p w14:paraId="6340B575" w14:textId="6E5CF771" w:rsidR="009D564E" w:rsidRDefault="00A01360" w:rsidP="009D564E">
      <w:pPr>
        <w:pStyle w:val="TezMetni15Satr"/>
      </w:pPr>
      <w:r w:rsidRPr="00A01360">
        <w:rPr>
          <w:b/>
          <w:bCs/>
        </w:rPr>
        <w:t>Güvenlik Geliştirmeleri</w:t>
      </w:r>
      <w:r>
        <w:rPr>
          <w:b/>
          <w:bCs/>
        </w:rPr>
        <w:t xml:space="preserve">: </w:t>
      </w:r>
      <w:r w:rsidRPr="00A01360">
        <w:t>Kullanıcı</w:t>
      </w:r>
      <w:r>
        <w:t xml:space="preserve"> kimlik doğrulama ve yetkilendirme süreçlerinden geçebilir. Güvenlik açıklarının önlenmesi için ekstra önlemler alınabilir.</w:t>
      </w:r>
    </w:p>
    <w:p w14:paraId="747F42C2" w14:textId="77777777" w:rsidR="00A01360" w:rsidRDefault="00A01360" w:rsidP="009D564E">
      <w:pPr>
        <w:pStyle w:val="TezMetni15Satr"/>
      </w:pPr>
    </w:p>
    <w:p w14:paraId="62F0F33F" w14:textId="05185F01" w:rsidR="00A01360" w:rsidRPr="00A01360" w:rsidRDefault="00A01360" w:rsidP="009D564E">
      <w:pPr>
        <w:pStyle w:val="TezMetni15Satr"/>
        <w:rPr>
          <w:b/>
          <w:bCs/>
        </w:rPr>
      </w:pPr>
      <w:r w:rsidRPr="00A01360">
        <w:rPr>
          <w:b/>
          <w:bCs/>
        </w:rPr>
        <w:t>Test ve Hata Ayıklama:</w:t>
      </w:r>
      <w:r>
        <w:rPr>
          <w:b/>
          <w:bCs/>
        </w:rPr>
        <w:t xml:space="preserve"> </w:t>
      </w:r>
      <w:r w:rsidRPr="00A01360">
        <w:t>Projenin test süreçlerinin</w:t>
      </w:r>
      <w:r>
        <w:t xml:space="preserve"> daha kapsamlı ve otomatize edilmiş olması, hata ayıklama ve hata yakalama mekanizmalarının güçlendirilmesi, sistemin daha güvenilir ve hatasız çalışmasını sağlayabilir.</w:t>
      </w:r>
    </w:p>
    <w:p w14:paraId="447E38EC" w14:textId="77777777" w:rsidR="009D564E" w:rsidRDefault="009D564E" w:rsidP="009D564E">
      <w:pPr>
        <w:pStyle w:val="TezMetni15Satr"/>
      </w:pPr>
    </w:p>
    <w:p w14:paraId="4ABE407A" w14:textId="252EC4C2" w:rsidR="00A01360" w:rsidRDefault="009E0C0F" w:rsidP="005530EA">
      <w:pPr>
        <w:pStyle w:val="TezMetni15Satr"/>
      </w:pPr>
      <w:r w:rsidRPr="009E0C0F">
        <w:rPr>
          <w:b/>
          <w:bCs/>
        </w:rPr>
        <w:t>Kullanıcı Deneyimi İyileştirmeleri:</w:t>
      </w:r>
      <w:r>
        <w:rPr>
          <w:b/>
          <w:bCs/>
        </w:rPr>
        <w:t xml:space="preserve"> </w:t>
      </w:r>
      <w:r w:rsidRPr="009E0C0F">
        <w:t>Frontend kullanıcı arayüzünün daha kullanıcı</w:t>
      </w:r>
      <w:r w:rsidR="005530EA">
        <w:t xml:space="preserve"> dostu ve etkileşimli olması için kullanıcı deneyimi iyileştirmeleri yapılabilir. Sistemin daha hızlı yüklenmesi ve kolay kullanılabilirlik gibi faktörler kullanıcıların memnuiyetini arttırabilir.</w:t>
      </w:r>
    </w:p>
    <w:p w14:paraId="395A9365" w14:textId="77777777" w:rsidR="009D564E" w:rsidRDefault="009D564E" w:rsidP="009D564E">
      <w:pPr>
        <w:pStyle w:val="TezMetni15Satr"/>
      </w:pPr>
    </w:p>
    <w:p w14:paraId="31B49C0D" w14:textId="539EB4FF" w:rsidR="009D564E" w:rsidRDefault="009D564E">
      <w:bookmarkStart w:id="23" w:name="_Toc257628877"/>
    </w:p>
    <w:p w14:paraId="78D36048" w14:textId="77777777" w:rsidR="009D564E" w:rsidRPr="005B5FDE" w:rsidRDefault="009D564E" w:rsidP="009D564E">
      <w:pPr>
        <w:pStyle w:val="Balk1derece"/>
      </w:pPr>
      <w:bookmarkStart w:id="24" w:name="_Toc495327157"/>
      <w:r w:rsidRPr="005B5FDE">
        <w:t>KAYNAKLAR</w:t>
      </w:r>
      <w:bookmarkEnd w:id="23"/>
      <w:bookmarkEnd w:id="24"/>
    </w:p>
    <w:p w14:paraId="6021A7E2" w14:textId="77777777" w:rsidR="009D564E" w:rsidRDefault="009D564E" w:rsidP="005B6FA3">
      <w:pPr>
        <w:pStyle w:val="KaynaklarListesi"/>
        <w:ind w:left="0" w:firstLine="0"/>
      </w:pPr>
    </w:p>
    <w:p w14:paraId="4AC08EBB" w14:textId="77777777" w:rsidR="002009B4" w:rsidRDefault="005B6FA3" w:rsidP="005B6FA3">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5B6FA3">
        <w:rPr>
          <w:noProof/>
        </w:rPr>
        <w:t>[1]</w:t>
      </w:r>
      <w:r w:rsidRPr="005B6FA3">
        <w:rPr>
          <w:noProof/>
        </w:rPr>
        <w:tab/>
      </w:r>
      <w:r w:rsidR="002009B4" w:rsidRPr="002009B4">
        <w:rPr>
          <w:noProof/>
        </w:rPr>
        <w:t>https://www.kap.org.tr/tr/</w:t>
      </w:r>
    </w:p>
    <w:p w14:paraId="309B18A7" w14:textId="77777777" w:rsidR="002009B4" w:rsidRDefault="002009B4" w:rsidP="002009B4">
      <w:pPr>
        <w:widowControl w:val="0"/>
        <w:autoSpaceDE w:val="0"/>
        <w:autoSpaceDN w:val="0"/>
        <w:adjustRightInd w:val="0"/>
        <w:jc w:val="both"/>
        <w:rPr>
          <w:noProof/>
        </w:rPr>
      </w:pPr>
    </w:p>
    <w:p w14:paraId="5A9F5475" w14:textId="36CC9080" w:rsidR="005B6FA3" w:rsidRDefault="005B6FA3" w:rsidP="005B6FA3">
      <w:pPr>
        <w:widowControl w:val="0"/>
        <w:autoSpaceDE w:val="0"/>
        <w:autoSpaceDN w:val="0"/>
        <w:adjustRightInd w:val="0"/>
        <w:ind w:left="640" w:hanging="640"/>
        <w:jc w:val="both"/>
        <w:rPr>
          <w:noProof/>
        </w:rPr>
      </w:pPr>
      <w:r w:rsidRPr="005B6FA3">
        <w:rPr>
          <w:noProof/>
        </w:rPr>
        <w:t>[2]</w:t>
      </w:r>
      <w:r w:rsidRPr="005B6FA3">
        <w:rPr>
          <w:noProof/>
        </w:rPr>
        <w:tab/>
      </w:r>
      <w:r w:rsidR="002009B4" w:rsidRPr="002009B4">
        <w:rPr>
          <w:noProof/>
        </w:rPr>
        <w:t>https://getbootstrap.com/</w:t>
      </w:r>
    </w:p>
    <w:p w14:paraId="29D162B4" w14:textId="77777777" w:rsidR="002009B4" w:rsidRPr="005B6FA3" w:rsidRDefault="002009B4" w:rsidP="005B6FA3">
      <w:pPr>
        <w:widowControl w:val="0"/>
        <w:autoSpaceDE w:val="0"/>
        <w:autoSpaceDN w:val="0"/>
        <w:adjustRightInd w:val="0"/>
        <w:ind w:left="640" w:hanging="640"/>
        <w:jc w:val="both"/>
        <w:rPr>
          <w:noProof/>
        </w:rPr>
      </w:pPr>
    </w:p>
    <w:p w14:paraId="2D77EC7D" w14:textId="74180EC3" w:rsidR="005B6FA3" w:rsidRDefault="005B6FA3" w:rsidP="005B6FA3">
      <w:pPr>
        <w:widowControl w:val="0"/>
        <w:autoSpaceDE w:val="0"/>
        <w:autoSpaceDN w:val="0"/>
        <w:adjustRightInd w:val="0"/>
        <w:ind w:left="640" w:hanging="640"/>
        <w:jc w:val="both"/>
        <w:rPr>
          <w:noProof/>
        </w:rPr>
      </w:pPr>
      <w:r w:rsidRPr="005B6FA3">
        <w:rPr>
          <w:noProof/>
        </w:rPr>
        <w:t>[3]</w:t>
      </w:r>
      <w:r w:rsidRPr="005B6FA3">
        <w:rPr>
          <w:noProof/>
        </w:rPr>
        <w:tab/>
      </w:r>
      <w:r w:rsidR="002009B4" w:rsidRPr="002009B4">
        <w:rPr>
          <w:noProof/>
        </w:rPr>
        <w:t>https://www.w3schools.com/js/default.asp</w:t>
      </w:r>
    </w:p>
    <w:p w14:paraId="192849EA" w14:textId="77777777" w:rsidR="002009B4" w:rsidRPr="005B6FA3" w:rsidRDefault="002009B4" w:rsidP="005B6FA3">
      <w:pPr>
        <w:widowControl w:val="0"/>
        <w:autoSpaceDE w:val="0"/>
        <w:autoSpaceDN w:val="0"/>
        <w:adjustRightInd w:val="0"/>
        <w:ind w:left="640" w:hanging="640"/>
        <w:jc w:val="both"/>
        <w:rPr>
          <w:noProof/>
        </w:rPr>
      </w:pPr>
    </w:p>
    <w:p w14:paraId="204564C7" w14:textId="089DDFA9" w:rsidR="002009B4" w:rsidRDefault="005B6FA3" w:rsidP="005B6FA3">
      <w:pPr>
        <w:widowControl w:val="0"/>
        <w:autoSpaceDE w:val="0"/>
        <w:autoSpaceDN w:val="0"/>
        <w:adjustRightInd w:val="0"/>
        <w:ind w:left="640" w:hanging="640"/>
        <w:jc w:val="both"/>
        <w:rPr>
          <w:noProof/>
        </w:rPr>
      </w:pPr>
      <w:r w:rsidRPr="005B6FA3">
        <w:rPr>
          <w:noProof/>
        </w:rPr>
        <w:t>[4]</w:t>
      </w:r>
      <w:r w:rsidRPr="005B6FA3">
        <w:rPr>
          <w:noProof/>
        </w:rPr>
        <w:tab/>
      </w:r>
      <w:r w:rsidR="002009B4" w:rsidRPr="002009B4">
        <w:rPr>
          <w:noProof/>
        </w:rPr>
        <w:t>https://github.com/topics/website-project</w:t>
      </w:r>
    </w:p>
    <w:p w14:paraId="4F936085" w14:textId="77777777" w:rsidR="002009B4" w:rsidRDefault="002009B4" w:rsidP="005B6FA3">
      <w:pPr>
        <w:widowControl w:val="0"/>
        <w:autoSpaceDE w:val="0"/>
        <w:autoSpaceDN w:val="0"/>
        <w:adjustRightInd w:val="0"/>
        <w:ind w:left="640" w:hanging="640"/>
        <w:jc w:val="both"/>
        <w:rPr>
          <w:noProof/>
        </w:rPr>
      </w:pPr>
    </w:p>
    <w:p w14:paraId="5C142FC8" w14:textId="05370F83" w:rsidR="009D564E" w:rsidRDefault="005B6FA3" w:rsidP="005B6FA3">
      <w:pPr>
        <w:pStyle w:val="KaynaklarListesi"/>
        <w:ind w:left="0" w:firstLine="0"/>
        <w:rPr>
          <w:color w:val="0000FF"/>
        </w:rPr>
      </w:pPr>
      <w:r>
        <w:fldChar w:fldCharType="end"/>
      </w:r>
      <w:r w:rsidR="006F5F0B" w:rsidRPr="005B6FA3">
        <w:rPr>
          <w:noProof/>
        </w:rPr>
        <w:t>[</w:t>
      </w:r>
      <w:r w:rsidR="006F5F0B">
        <w:rPr>
          <w:noProof/>
        </w:rPr>
        <w:t>5</w:t>
      </w:r>
      <w:r w:rsidR="006F5F0B" w:rsidRPr="005B6FA3">
        <w:rPr>
          <w:noProof/>
        </w:rPr>
        <w:t>]</w:t>
      </w:r>
      <w:r w:rsidR="006F5F0B" w:rsidRPr="005B6FA3">
        <w:rPr>
          <w:noProof/>
        </w:rPr>
        <w:tab/>
      </w:r>
      <w:r w:rsidR="006F5F0B" w:rsidRPr="006F5F0B">
        <w:rPr>
          <w:noProof/>
        </w:rPr>
        <w:t>https://www.amazon.com.tr/Yeni-Ba%C5%9Flayanlar-%C4%B0%C3%A7in-HTML5-Javascript/dp/6052263709/ref=asc_df_6052263709/?tag=trshpngglede-21&amp;linkCode=df0&amp;hvadid=510245382708&amp;hvpos=&amp;hvnetw=g&amp;hvrand=3441369885646386192&amp;hvpone=&amp;hvptwo=&amp;hvqmt=&amp;hvdev=c&amp;hvdvcmdl=&amp;hvlocint=&amp;hvlocphy=1012798&amp;hvtargid=pla-897036837035&amp;psc=1&amp;mcid=b1e47ce2e65f3a669575a70455a655ae</w:t>
      </w:r>
    </w:p>
    <w:p w14:paraId="7DD8EA2D" w14:textId="77777777" w:rsidR="006F5F0B" w:rsidRDefault="006F5F0B" w:rsidP="005B6FA3">
      <w:pPr>
        <w:pStyle w:val="KaynaklarListesi"/>
        <w:ind w:left="0" w:firstLine="0"/>
        <w:rPr>
          <w:color w:val="0000FF"/>
        </w:rPr>
      </w:pPr>
    </w:p>
    <w:p w14:paraId="6740ADAA" w14:textId="519ABDCD" w:rsidR="006F5F0B" w:rsidRDefault="006F5F0B" w:rsidP="005B6FA3">
      <w:pPr>
        <w:pStyle w:val="KaynaklarListesi"/>
        <w:ind w:left="0" w:firstLine="0"/>
        <w:rPr>
          <w:noProof/>
        </w:rPr>
      </w:pPr>
      <w:r w:rsidRPr="005B6FA3">
        <w:rPr>
          <w:noProof/>
        </w:rPr>
        <w:t>[</w:t>
      </w:r>
      <w:r>
        <w:rPr>
          <w:noProof/>
        </w:rPr>
        <w:t>6</w:t>
      </w:r>
      <w:r w:rsidRPr="005B6FA3">
        <w:rPr>
          <w:noProof/>
        </w:rPr>
        <w:t>]</w:t>
      </w:r>
      <w:r w:rsidRPr="005B6FA3">
        <w:rPr>
          <w:noProof/>
        </w:rPr>
        <w:tab/>
      </w:r>
      <w:r w:rsidRPr="006F5F0B">
        <w:rPr>
          <w:noProof/>
        </w:rPr>
        <w:t>https://www.dr.com.tr/Kitap/HTML-CSS-Web-Siteleri-Tasarlamak-ve-Olusturmak/Jon-Duckett/Egitim-ve-Sinav-Kitaplari/Bilgisayar-Kitaplari/Diger/urunno=0001728606001?srsltid=AfmBOopfP8bRSaEbxhG8segEtANfdVSDZDvNXQTpnWyDZ7HMdSA3H_ooPJk</w:t>
      </w:r>
    </w:p>
    <w:p w14:paraId="7AD8176D" w14:textId="77777777" w:rsidR="006F5F0B" w:rsidRDefault="006F5F0B" w:rsidP="005B6FA3">
      <w:pPr>
        <w:pStyle w:val="KaynaklarListesi"/>
        <w:ind w:left="0" w:firstLine="0"/>
        <w:rPr>
          <w:noProof/>
        </w:rPr>
      </w:pPr>
    </w:p>
    <w:p w14:paraId="10F683E8" w14:textId="0D98434A" w:rsidR="006F5F0B" w:rsidRDefault="006F5F0B" w:rsidP="005B6FA3">
      <w:pPr>
        <w:pStyle w:val="KaynaklarListesi"/>
        <w:ind w:left="0" w:firstLine="0"/>
        <w:rPr>
          <w:noProof/>
        </w:rPr>
      </w:pPr>
      <w:r w:rsidRPr="005B6FA3">
        <w:rPr>
          <w:noProof/>
        </w:rPr>
        <w:t>[</w:t>
      </w:r>
      <w:r w:rsidR="006A33F4">
        <w:rPr>
          <w:noProof/>
        </w:rPr>
        <w:t>7</w:t>
      </w:r>
      <w:r w:rsidRPr="005B6FA3">
        <w:rPr>
          <w:noProof/>
        </w:rPr>
        <w:t>]</w:t>
      </w:r>
      <w:r w:rsidRPr="005B6FA3">
        <w:rPr>
          <w:noProof/>
        </w:rPr>
        <w:tab/>
      </w:r>
      <w:r w:rsidR="006A33F4" w:rsidRPr="006A33F4">
        <w:rPr>
          <w:noProof/>
        </w:rPr>
        <w:t>https://chatgpt.com/?oai-dm=1</w:t>
      </w:r>
    </w:p>
    <w:p w14:paraId="5694641C" w14:textId="77777777" w:rsidR="006F5F0B" w:rsidRDefault="006F5F0B" w:rsidP="005B6FA3">
      <w:pPr>
        <w:pStyle w:val="KaynaklarListesi"/>
        <w:ind w:left="0" w:firstLine="0"/>
        <w:rPr>
          <w:noProof/>
        </w:rPr>
      </w:pPr>
    </w:p>
    <w:p w14:paraId="0F3D94DB" w14:textId="77777777" w:rsidR="006F5F0B" w:rsidRDefault="006F5F0B" w:rsidP="005B6FA3">
      <w:pPr>
        <w:pStyle w:val="KaynaklarListesi"/>
        <w:ind w:left="0" w:firstLine="0"/>
        <w:rPr>
          <w:noProof/>
        </w:rPr>
      </w:pPr>
    </w:p>
    <w:p w14:paraId="164BCBEF" w14:textId="11174F3B" w:rsidR="006F5F0B" w:rsidRDefault="006F5F0B" w:rsidP="005B6FA3">
      <w:pPr>
        <w:pStyle w:val="KaynaklarListesi"/>
        <w:ind w:left="0" w:firstLine="0"/>
        <w:rPr>
          <w:noProof/>
        </w:rPr>
      </w:pPr>
      <w:r w:rsidRPr="005B6FA3">
        <w:rPr>
          <w:noProof/>
        </w:rPr>
        <w:t>[</w:t>
      </w:r>
      <w:r w:rsidR="006A33F4">
        <w:rPr>
          <w:noProof/>
        </w:rPr>
        <w:t>8</w:t>
      </w:r>
      <w:r w:rsidRPr="005B6FA3">
        <w:rPr>
          <w:noProof/>
        </w:rPr>
        <w:t>]</w:t>
      </w:r>
      <w:r w:rsidRPr="005B6FA3">
        <w:rPr>
          <w:noProof/>
        </w:rPr>
        <w:tab/>
      </w:r>
      <w:r w:rsidR="006A33F4" w:rsidRPr="006A33F4">
        <w:rPr>
          <w:noProof/>
        </w:rPr>
        <w:t>https://www.w3schools.com/sql/default.asp</w:t>
      </w:r>
    </w:p>
    <w:p w14:paraId="58D0A28F" w14:textId="77777777" w:rsidR="006F5F0B" w:rsidRDefault="006F5F0B" w:rsidP="005B6FA3">
      <w:pPr>
        <w:pStyle w:val="KaynaklarListesi"/>
        <w:ind w:left="0" w:firstLine="0"/>
        <w:rPr>
          <w:noProof/>
        </w:rPr>
      </w:pPr>
    </w:p>
    <w:p w14:paraId="283C400A" w14:textId="77777777" w:rsidR="006F5F0B" w:rsidRDefault="006F5F0B" w:rsidP="005B6FA3">
      <w:pPr>
        <w:pStyle w:val="KaynaklarListesi"/>
        <w:ind w:left="0" w:firstLine="0"/>
        <w:rPr>
          <w:noProof/>
        </w:rPr>
      </w:pPr>
    </w:p>
    <w:p w14:paraId="45A25573" w14:textId="26017C11" w:rsidR="006F5F0B" w:rsidRDefault="006F5F0B" w:rsidP="005B6FA3">
      <w:pPr>
        <w:pStyle w:val="KaynaklarListesi"/>
        <w:ind w:left="0" w:firstLine="0"/>
        <w:rPr>
          <w:noProof/>
        </w:rPr>
      </w:pPr>
      <w:r w:rsidRPr="005B6FA3">
        <w:rPr>
          <w:noProof/>
        </w:rPr>
        <w:t>[</w:t>
      </w:r>
      <w:r w:rsidR="003B5429">
        <w:rPr>
          <w:noProof/>
        </w:rPr>
        <w:t>9</w:t>
      </w:r>
      <w:r w:rsidRPr="005B6FA3">
        <w:rPr>
          <w:noProof/>
        </w:rPr>
        <w:t>]</w:t>
      </w:r>
      <w:r w:rsidRPr="005B6FA3">
        <w:rPr>
          <w:noProof/>
        </w:rPr>
        <w:tab/>
      </w:r>
      <w:r w:rsidR="003B5429" w:rsidRPr="003B5429">
        <w:rPr>
          <w:noProof/>
        </w:rPr>
        <w:t>https://www.youtube.com/watch?v=2pZmKW9-I_k&amp;list=PL4cUxeGkcC9gUgr39Q_yD6v-bSyMwKPUI&amp;ab_channel=NetNinja</w:t>
      </w:r>
    </w:p>
    <w:p w14:paraId="4EA62CE9" w14:textId="77777777" w:rsidR="006F5F0B" w:rsidRDefault="006F5F0B" w:rsidP="005B6FA3">
      <w:pPr>
        <w:pStyle w:val="KaynaklarListesi"/>
        <w:ind w:left="0" w:firstLine="0"/>
        <w:rPr>
          <w:color w:val="0000FF"/>
        </w:rPr>
      </w:pPr>
    </w:p>
    <w:p w14:paraId="7C7D68CA" w14:textId="2201613C" w:rsidR="006F5F0B" w:rsidRPr="006F5F0B" w:rsidRDefault="006F5F0B" w:rsidP="005B6FA3">
      <w:pPr>
        <w:pStyle w:val="KaynaklarListesi"/>
        <w:ind w:left="0" w:firstLine="0"/>
        <w:rPr>
          <w:color w:val="0000FF"/>
        </w:rPr>
      </w:pPr>
    </w:p>
    <w:sectPr w:rsidR="006F5F0B" w:rsidRPr="006F5F0B" w:rsidSect="00157DB3">
      <w:headerReference w:type="default" r:id="rId53"/>
      <w:footerReference w:type="default" r:id="rId54"/>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05372D" w14:textId="77777777" w:rsidR="00F57A7E" w:rsidRDefault="00F57A7E">
      <w:r>
        <w:separator/>
      </w:r>
    </w:p>
  </w:endnote>
  <w:endnote w:type="continuationSeparator" w:id="0">
    <w:p w14:paraId="11B7B2A6" w14:textId="77777777" w:rsidR="00F57A7E" w:rsidRDefault="00F57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A2"/>
    <w:family w:val="swiss"/>
    <w:pitch w:val="variable"/>
    <w:sig w:usb0="E4002EFF" w:usb1="C2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B41787" w14:textId="77777777" w:rsidR="00157DB3" w:rsidRDefault="00157DB3"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14:paraId="58F75EF2" w14:textId="77777777" w:rsidR="00157DB3" w:rsidRDefault="00157DB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C72D1" w14:textId="77777777" w:rsidR="00157DB3" w:rsidRDefault="00157DB3"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separate"/>
    </w:r>
    <w:r w:rsidR="007D75DA">
      <w:rPr>
        <w:rStyle w:val="SayfaNumaras"/>
        <w:noProof/>
      </w:rPr>
      <w:t>iv</w:t>
    </w:r>
    <w:r>
      <w:rPr>
        <w:rStyle w:val="SayfaNumaras"/>
      </w:rPr>
      <w:fldChar w:fldCharType="end"/>
    </w:r>
  </w:p>
  <w:p w14:paraId="73ED705F" w14:textId="77777777" w:rsidR="00157DB3" w:rsidRDefault="00157DB3">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1DB3E" w14:textId="77777777" w:rsidR="00157DB3" w:rsidRDefault="00157DB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955EBA" w14:textId="77777777" w:rsidR="00F57A7E" w:rsidRDefault="00F57A7E">
      <w:r>
        <w:separator/>
      </w:r>
    </w:p>
  </w:footnote>
  <w:footnote w:type="continuationSeparator" w:id="0">
    <w:p w14:paraId="216DA880" w14:textId="77777777" w:rsidR="00F57A7E" w:rsidRDefault="00F57A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B1A06C" w14:textId="77777777" w:rsidR="00157DB3" w:rsidRDefault="00157DB3"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1B64331E" w14:textId="77777777" w:rsidR="00157DB3" w:rsidRDefault="00157DB3" w:rsidP="00157DB3">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D44125" w14:textId="77777777" w:rsidR="00157DB3" w:rsidRDefault="00157DB3" w:rsidP="00157DB3">
    <w:pPr>
      <w:pStyle w:val="stBilgi"/>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29C407" w14:textId="77777777" w:rsidR="00157DB3" w:rsidRDefault="00157DB3" w:rsidP="00157DB3">
    <w:pPr>
      <w:pStyle w:val="stBilgi"/>
      <w:ind w:right="360"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EC7066" w14:textId="77777777" w:rsidR="00157DB3" w:rsidRDefault="00157DB3"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sidR="007D75DA">
      <w:rPr>
        <w:rStyle w:val="SayfaNumaras"/>
        <w:noProof/>
      </w:rPr>
      <w:t>6</w:t>
    </w:r>
    <w:r>
      <w:rPr>
        <w:rStyle w:val="SayfaNumaras"/>
      </w:rPr>
      <w:fldChar w:fldCharType="end"/>
    </w:r>
  </w:p>
  <w:p w14:paraId="69A0D331" w14:textId="77777777" w:rsidR="00157DB3" w:rsidRDefault="00157DB3" w:rsidP="00157DB3">
    <w:pPr>
      <w:pStyle w:val="stBilgi"/>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FD392E"/>
    <w:multiLevelType w:val="hybridMultilevel"/>
    <w:tmpl w:val="8BF01AE4"/>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 w15:restartNumberingAfterBreak="0">
    <w:nsid w:val="66DE1228"/>
    <w:multiLevelType w:val="multilevel"/>
    <w:tmpl w:val="6BCCF9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9022239">
    <w:abstractNumId w:val="1"/>
  </w:num>
  <w:num w:numId="2" w16cid:durableId="826676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564E"/>
    <w:rsid w:val="0001270B"/>
    <w:rsid w:val="000160BB"/>
    <w:rsid w:val="00021C23"/>
    <w:rsid w:val="00027BA1"/>
    <w:rsid w:val="00032DD3"/>
    <w:rsid w:val="00040ACD"/>
    <w:rsid w:val="00045D76"/>
    <w:rsid w:val="00055B2D"/>
    <w:rsid w:val="00061363"/>
    <w:rsid w:val="00061A9D"/>
    <w:rsid w:val="00084602"/>
    <w:rsid w:val="00091B87"/>
    <w:rsid w:val="000A63D5"/>
    <w:rsid w:val="000B37D3"/>
    <w:rsid w:val="000C5407"/>
    <w:rsid w:val="000E7BA7"/>
    <w:rsid w:val="000F3F7D"/>
    <w:rsid w:val="000F7FD5"/>
    <w:rsid w:val="00106423"/>
    <w:rsid w:val="00112CB8"/>
    <w:rsid w:val="001136D1"/>
    <w:rsid w:val="0011412F"/>
    <w:rsid w:val="001239C9"/>
    <w:rsid w:val="00123EC8"/>
    <w:rsid w:val="001257D6"/>
    <w:rsid w:val="00137A77"/>
    <w:rsid w:val="001454A8"/>
    <w:rsid w:val="00157D49"/>
    <w:rsid w:val="00157DB3"/>
    <w:rsid w:val="001613DC"/>
    <w:rsid w:val="0016402C"/>
    <w:rsid w:val="00165CCA"/>
    <w:rsid w:val="001763A7"/>
    <w:rsid w:val="001A5EEB"/>
    <w:rsid w:val="001B770F"/>
    <w:rsid w:val="001E7F59"/>
    <w:rsid w:val="002009B4"/>
    <w:rsid w:val="00201294"/>
    <w:rsid w:val="00205184"/>
    <w:rsid w:val="0022659C"/>
    <w:rsid w:val="002338E2"/>
    <w:rsid w:val="002435E8"/>
    <w:rsid w:val="00260012"/>
    <w:rsid w:val="00262674"/>
    <w:rsid w:val="0027666C"/>
    <w:rsid w:val="00283508"/>
    <w:rsid w:val="00293A1E"/>
    <w:rsid w:val="002A486C"/>
    <w:rsid w:val="002A6BB1"/>
    <w:rsid w:val="002B3CA9"/>
    <w:rsid w:val="002B48B5"/>
    <w:rsid w:val="002B7F78"/>
    <w:rsid w:val="002C53F2"/>
    <w:rsid w:val="002D156D"/>
    <w:rsid w:val="002D23F1"/>
    <w:rsid w:val="002E33B5"/>
    <w:rsid w:val="002E407F"/>
    <w:rsid w:val="002F0D75"/>
    <w:rsid w:val="003101C4"/>
    <w:rsid w:val="00316E96"/>
    <w:rsid w:val="003267A2"/>
    <w:rsid w:val="003506C1"/>
    <w:rsid w:val="003514C1"/>
    <w:rsid w:val="00355E0F"/>
    <w:rsid w:val="00357549"/>
    <w:rsid w:val="00371146"/>
    <w:rsid w:val="0037211D"/>
    <w:rsid w:val="003802B7"/>
    <w:rsid w:val="00380B54"/>
    <w:rsid w:val="003908ED"/>
    <w:rsid w:val="003A2A44"/>
    <w:rsid w:val="003A2E38"/>
    <w:rsid w:val="003A4A62"/>
    <w:rsid w:val="003B523B"/>
    <w:rsid w:val="003B5429"/>
    <w:rsid w:val="003B6260"/>
    <w:rsid w:val="003B796D"/>
    <w:rsid w:val="003C1DB9"/>
    <w:rsid w:val="003C7A00"/>
    <w:rsid w:val="003D165A"/>
    <w:rsid w:val="003F05F3"/>
    <w:rsid w:val="00404662"/>
    <w:rsid w:val="00415EC6"/>
    <w:rsid w:val="004271BA"/>
    <w:rsid w:val="00431129"/>
    <w:rsid w:val="00431237"/>
    <w:rsid w:val="004606E7"/>
    <w:rsid w:val="00463997"/>
    <w:rsid w:val="00466AD8"/>
    <w:rsid w:val="0047209B"/>
    <w:rsid w:val="00472826"/>
    <w:rsid w:val="00475445"/>
    <w:rsid w:val="0049110F"/>
    <w:rsid w:val="00491BBA"/>
    <w:rsid w:val="004A13DF"/>
    <w:rsid w:val="004A3CE5"/>
    <w:rsid w:val="004A4075"/>
    <w:rsid w:val="004B3C40"/>
    <w:rsid w:val="004B527F"/>
    <w:rsid w:val="004D781B"/>
    <w:rsid w:val="004E5BC9"/>
    <w:rsid w:val="004F3C0F"/>
    <w:rsid w:val="004F3F1B"/>
    <w:rsid w:val="00513396"/>
    <w:rsid w:val="005172E1"/>
    <w:rsid w:val="0053308D"/>
    <w:rsid w:val="005373BF"/>
    <w:rsid w:val="005374E0"/>
    <w:rsid w:val="005478FE"/>
    <w:rsid w:val="005530EA"/>
    <w:rsid w:val="00561A49"/>
    <w:rsid w:val="005620D7"/>
    <w:rsid w:val="00565965"/>
    <w:rsid w:val="005744B3"/>
    <w:rsid w:val="005929A2"/>
    <w:rsid w:val="005A09FE"/>
    <w:rsid w:val="005A3CDF"/>
    <w:rsid w:val="005A7F54"/>
    <w:rsid w:val="005B2BB0"/>
    <w:rsid w:val="005B6FA3"/>
    <w:rsid w:val="005D40C4"/>
    <w:rsid w:val="005E401F"/>
    <w:rsid w:val="005E6BA3"/>
    <w:rsid w:val="005F04C6"/>
    <w:rsid w:val="00600197"/>
    <w:rsid w:val="00607B20"/>
    <w:rsid w:val="00611AD4"/>
    <w:rsid w:val="00642EA6"/>
    <w:rsid w:val="00643F63"/>
    <w:rsid w:val="00655D77"/>
    <w:rsid w:val="0066140E"/>
    <w:rsid w:val="00667E69"/>
    <w:rsid w:val="006724B9"/>
    <w:rsid w:val="00672D9D"/>
    <w:rsid w:val="006A125C"/>
    <w:rsid w:val="006A33F4"/>
    <w:rsid w:val="006A6885"/>
    <w:rsid w:val="006B1780"/>
    <w:rsid w:val="006D10C4"/>
    <w:rsid w:val="006D29B3"/>
    <w:rsid w:val="006F5F0B"/>
    <w:rsid w:val="00714D55"/>
    <w:rsid w:val="007152EF"/>
    <w:rsid w:val="00717E5C"/>
    <w:rsid w:val="00722E47"/>
    <w:rsid w:val="007246C9"/>
    <w:rsid w:val="00751EF2"/>
    <w:rsid w:val="00756CE4"/>
    <w:rsid w:val="00763FF7"/>
    <w:rsid w:val="00766F82"/>
    <w:rsid w:val="00792AB2"/>
    <w:rsid w:val="007A57B5"/>
    <w:rsid w:val="007A60B2"/>
    <w:rsid w:val="007A6F95"/>
    <w:rsid w:val="007D75DA"/>
    <w:rsid w:val="007E15D0"/>
    <w:rsid w:val="007E75CF"/>
    <w:rsid w:val="007F07CE"/>
    <w:rsid w:val="00807547"/>
    <w:rsid w:val="00807A38"/>
    <w:rsid w:val="0081081E"/>
    <w:rsid w:val="0081370D"/>
    <w:rsid w:val="0083273D"/>
    <w:rsid w:val="008360B1"/>
    <w:rsid w:val="008450E4"/>
    <w:rsid w:val="0085206F"/>
    <w:rsid w:val="008701F1"/>
    <w:rsid w:val="0087083C"/>
    <w:rsid w:val="0087301B"/>
    <w:rsid w:val="00877672"/>
    <w:rsid w:val="008808E8"/>
    <w:rsid w:val="008900FB"/>
    <w:rsid w:val="008B37D3"/>
    <w:rsid w:val="008C35F2"/>
    <w:rsid w:val="008C46E1"/>
    <w:rsid w:val="00902573"/>
    <w:rsid w:val="0090787F"/>
    <w:rsid w:val="009203E7"/>
    <w:rsid w:val="00921CB2"/>
    <w:rsid w:val="00923EB3"/>
    <w:rsid w:val="009373AB"/>
    <w:rsid w:val="009415EF"/>
    <w:rsid w:val="0094746F"/>
    <w:rsid w:val="00954D45"/>
    <w:rsid w:val="00956CD7"/>
    <w:rsid w:val="00971359"/>
    <w:rsid w:val="00973461"/>
    <w:rsid w:val="00986CD0"/>
    <w:rsid w:val="009938CD"/>
    <w:rsid w:val="009A0631"/>
    <w:rsid w:val="009A5577"/>
    <w:rsid w:val="009B1E9A"/>
    <w:rsid w:val="009C4716"/>
    <w:rsid w:val="009C6812"/>
    <w:rsid w:val="009D564E"/>
    <w:rsid w:val="009E0C0F"/>
    <w:rsid w:val="009E3A4C"/>
    <w:rsid w:val="009E675A"/>
    <w:rsid w:val="00A01360"/>
    <w:rsid w:val="00A11F92"/>
    <w:rsid w:val="00A47FD3"/>
    <w:rsid w:val="00A60515"/>
    <w:rsid w:val="00A71183"/>
    <w:rsid w:val="00A938E1"/>
    <w:rsid w:val="00A94482"/>
    <w:rsid w:val="00A957E3"/>
    <w:rsid w:val="00AA0D10"/>
    <w:rsid w:val="00AA33AC"/>
    <w:rsid w:val="00AC1EBC"/>
    <w:rsid w:val="00AE1520"/>
    <w:rsid w:val="00AE6ADB"/>
    <w:rsid w:val="00AF1017"/>
    <w:rsid w:val="00AF4BAB"/>
    <w:rsid w:val="00B01894"/>
    <w:rsid w:val="00B2340E"/>
    <w:rsid w:val="00B341E4"/>
    <w:rsid w:val="00B412ED"/>
    <w:rsid w:val="00B551E4"/>
    <w:rsid w:val="00B6141D"/>
    <w:rsid w:val="00B67653"/>
    <w:rsid w:val="00B71AA3"/>
    <w:rsid w:val="00B77279"/>
    <w:rsid w:val="00B81C88"/>
    <w:rsid w:val="00BA1255"/>
    <w:rsid w:val="00BA40E2"/>
    <w:rsid w:val="00BC2572"/>
    <w:rsid w:val="00BC2FDB"/>
    <w:rsid w:val="00BD18BB"/>
    <w:rsid w:val="00C10C50"/>
    <w:rsid w:val="00C12F99"/>
    <w:rsid w:val="00C15516"/>
    <w:rsid w:val="00C17D6B"/>
    <w:rsid w:val="00C21F4E"/>
    <w:rsid w:val="00C23C7E"/>
    <w:rsid w:val="00C33080"/>
    <w:rsid w:val="00C41AF4"/>
    <w:rsid w:val="00C71458"/>
    <w:rsid w:val="00C80116"/>
    <w:rsid w:val="00C80DEE"/>
    <w:rsid w:val="00C854A3"/>
    <w:rsid w:val="00C91559"/>
    <w:rsid w:val="00C937D0"/>
    <w:rsid w:val="00C93FC6"/>
    <w:rsid w:val="00C940C0"/>
    <w:rsid w:val="00CA5C2B"/>
    <w:rsid w:val="00CC1E8F"/>
    <w:rsid w:val="00CC2A51"/>
    <w:rsid w:val="00CD7D09"/>
    <w:rsid w:val="00D01445"/>
    <w:rsid w:val="00D06B5B"/>
    <w:rsid w:val="00D13221"/>
    <w:rsid w:val="00D17400"/>
    <w:rsid w:val="00D20A7C"/>
    <w:rsid w:val="00D363EB"/>
    <w:rsid w:val="00D53DEF"/>
    <w:rsid w:val="00D62E6F"/>
    <w:rsid w:val="00D6305D"/>
    <w:rsid w:val="00D70716"/>
    <w:rsid w:val="00D76E52"/>
    <w:rsid w:val="00D977EA"/>
    <w:rsid w:val="00DA1AC9"/>
    <w:rsid w:val="00DB1EA0"/>
    <w:rsid w:val="00DC7D5B"/>
    <w:rsid w:val="00DC7ED1"/>
    <w:rsid w:val="00DE5D65"/>
    <w:rsid w:val="00E13ABD"/>
    <w:rsid w:val="00E179A6"/>
    <w:rsid w:val="00E32151"/>
    <w:rsid w:val="00E32B14"/>
    <w:rsid w:val="00E44933"/>
    <w:rsid w:val="00E6432F"/>
    <w:rsid w:val="00E83B4C"/>
    <w:rsid w:val="00E97831"/>
    <w:rsid w:val="00EA0896"/>
    <w:rsid w:val="00EB61CF"/>
    <w:rsid w:val="00EF4971"/>
    <w:rsid w:val="00F02816"/>
    <w:rsid w:val="00F02B3F"/>
    <w:rsid w:val="00F073A8"/>
    <w:rsid w:val="00F07D99"/>
    <w:rsid w:val="00F11FC8"/>
    <w:rsid w:val="00F1209E"/>
    <w:rsid w:val="00F1451B"/>
    <w:rsid w:val="00F20104"/>
    <w:rsid w:val="00F318EF"/>
    <w:rsid w:val="00F37C51"/>
    <w:rsid w:val="00F429CA"/>
    <w:rsid w:val="00F43466"/>
    <w:rsid w:val="00F57A7E"/>
    <w:rsid w:val="00F60EDC"/>
    <w:rsid w:val="00F632AD"/>
    <w:rsid w:val="00F7325E"/>
    <w:rsid w:val="00F910D5"/>
    <w:rsid w:val="00F92922"/>
    <w:rsid w:val="00FA6C8C"/>
    <w:rsid w:val="00FB1814"/>
    <w:rsid w:val="00FB6B75"/>
    <w:rsid w:val="00FC37B9"/>
    <w:rsid w:val="00FC5DE2"/>
    <w:rsid w:val="00FF0BF5"/>
    <w:rsid w:val="00FF6C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550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64E"/>
    <w:rPr>
      <w:rFonts w:ascii="Times New Roman" w:eastAsia="Times New Roman" w:hAnsi="Times New Roman" w:cs="Times New Roman"/>
      <w:lang w:val="tr-TR" w:eastAsia="tr-TR"/>
    </w:rPr>
  </w:style>
  <w:style w:type="paragraph" w:styleId="Balk1">
    <w:name w:val="heading 1"/>
    <w:next w:val="TezMetni15Satr"/>
    <w:link w:val="Balk1Char"/>
    <w:qFormat/>
    <w:rsid w:val="009D564E"/>
    <w:pPr>
      <w:keepNext/>
      <w:spacing w:line="360" w:lineRule="auto"/>
      <w:outlineLvl w:val="0"/>
    </w:pPr>
    <w:rPr>
      <w:rFonts w:ascii="Times New Roman" w:eastAsia="Times New Roman" w:hAnsi="Times New Roman" w:cs="Arial"/>
      <w:b/>
      <w:bCs/>
      <w:kern w:val="32"/>
      <w:lang w:val="tr-TR" w:eastAsia="tr-TR"/>
    </w:rPr>
  </w:style>
  <w:style w:type="paragraph" w:styleId="Balk2">
    <w:name w:val="heading 2"/>
    <w:next w:val="TezMetni15Satr"/>
    <w:link w:val="Balk2Char"/>
    <w:qFormat/>
    <w:rsid w:val="009D564E"/>
    <w:pPr>
      <w:keepNext/>
      <w:spacing w:line="360" w:lineRule="auto"/>
      <w:outlineLvl w:val="1"/>
    </w:pPr>
    <w:rPr>
      <w:rFonts w:ascii="Times New Roman" w:eastAsia="Times New Roman" w:hAnsi="Times New Roman" w:cs="Arial"/>
      <w:b/>
      <w:bCs/>
      <w:iCs/>
      <w:lang w:val="tr-TR" w:eastAsia="tr-TR"/>
    </w:rPr>
  </w:style>
  <w:style w:type="paragraph" w:styleId="Balk3">
    <w:name w:val="heading 3"/>
    <w:basedOn w:val="Normal"/>
    <w:next w:val="Normal"/>
    <w:link w:val="Balk3Char"/>
    <w:uiPriority w:val="9"/>
    <w:unhideWhenUsed/>
    <w:qFormat/>
    <w:rsid w:val="0037211D"/>
    <w:pPr>
      <w:keepNext/>
      <w:keepLines/>
      <w:spacing w:before="40"/>
      <w:outlineLvl w:val="2"/>
    </w:pPr>
    <w:rPr>
      <w:rFonts w:eastAsiaTheme="majorEastAsia" w:cstheme="majorBidi"/>
      <w:b/>
    </w:rPr>
  </w:style>
  <w:style w:type="paragraph" w:styleId="Balk4">
    <w:name w:val="heading 4"/>
    <w:basedOn w:val="Normal"/>
    <w:next w:val="Normal"/>
    <w:link w:val="Balk4Char"/>
    <w:uiPriority w:val="9"/>
    <w:unhideWhenUsed/>
    <w:qFormat/>
    <w:rsid w:val="0037211D"/>
    <w:pPr>
      <w:keepNext/>
      <w:keepLines/>
      <w:spacing w:before="40"/>
      <w:outlineLvl w:val="3"/>
    </w:pPr>
    <w:rPr>
      <w:rFonts w:eastAsiaTheme="majorEastAsia" w:cstheme="majorBidi"/>
      <w:b/>
      <w:i/>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9D564E"/>
    <w:rPr>
      <w:rFonts w:ascii="Times New Roman" w:eastAsia="Times New Roman" w:hAnsi="Times New Roman" w:cs="Arial"/>
      <w:b/>
      <w:bCs/>
      <w:kern w:val="32"/>
      <w:lang w:val="tr-TR" w:eastAsia="tr-TR"/>
    </w:rPr>
  </w:style>
  <w:style w:type="character" w:customStyle="1" w:styleId="Balk2Char">
    <w:name w:val="Başlık 2 Char"/>
    <w:basedOn w:val="VarsaylanParagrafYazTipi"/>
    <w:link w:val="Balk2"/>
    <w:rsid w:val="009D564E"/>
    <w:rPr>
      <w:rFonts w:ascii="Times New Roman" w:eastAsia="Times New Roman" w:hAnsi="Times New Roman" w:cs="Arial"/>
      <w:b/>
      <w:bCs/>
      <w:iCs/>
      <w:lang w:val="tr-TR" w:eastAsia="tr-TR"/>
    </w:rPr>
  </w:style>
  <w:style w:type="paragraph" w:styleId="stBilgi">
    <w:name w:val="header"/>
    <w:basedOn w:val="Normal"/>
    <w:link w:val="stBilgiChar"/>
    <w:semiHidden/>
    <w:rsid w:val="009D564E"/>
    <w:pPr>
      <w:tabs>
        <w:tab w:val="center" w:pos="4536"/>
        <w:tab w:val="right" w:pos="9072"/>
      </w:tabs>
    </w:pPr>
  </w:style>
  <w:style w:type="character" w:customStyle="1" w:styleId="stBilgiChar">
    <w:name w:val="Üst Bilgi Char"/>
    <w:basedOn w:val="VarsaylanParagrafYazTipi"/>
    <w:link w:val="stBilgi"/>
    <w:semiHidden/>
    <w:rsid w:val="009D564E"/>
    <w:rPr>
      <w:rFonts w:ascii="Times New Roman" w:eastAsia="Times New Roman" w:hAnsi="Times New Roman" w:cs="Times New Roman"/>
      <w:lang w:val="tr-TR" w:eastAsia="tr-TR"/>
    </w:rPr>
  </w:style>
  <w:style w:type="paragraph" w:styleId="AltBilgi">
    <w:name w:val="footer"/>
    <w:basedOn w:val="Normal"/>
    <w:link w:val="AltBilgiChar"/>
    <w:semiHidden/>
    <w:rsid w:val="009D564E"/>
    <w:pPr>
      <w:tabs>
        <w:tab w:val="center" w:pos="4536"/>
        <w:tab w:val="right" w:pos="9072"/>
      </w:tabs>
    </w:pPr>
  </w:style>
  <w:style w:type="character" w:customStyle="1" w:styleId="AltBilgiChar">
    <w:name w:val="Alt Bilgi Char"/>
    <w:basedOn w:val="VarsaylanParagrafYazTipi"/>
    <w:link w:val="AltBilgi"/>
    <w:semiHidden/>
    <w:rsid w:val="009D564E"/>
    <w:rPr>
      <w:rFonts w:ascii="Times New Roman" w:eastAsia="Times New Roman" w:hAnsi="Times New Roman" w:cs="Times New Roman"/>
      <w:lang w:val="tr-TR" w:eastAsia="tr-TR"/>
    </w:rPr>
  </w:style>
  <w:style w:type="character" w:styleId="SayfaNumaras">
    <w:name w:val="page number"/>
    <w:basedOn w:val="VarsaylanParagrafYazTipi"/>
    <w:semiHidden/>
    <w:rsid w:val="009D564E"/>
  </w:style>
  <w:style w:type="paragraph" w:customStyle="1" w:styleId="TezMetni15Satr">
    <w:name w:val="Tez Metni_1.5 Satır"/>
    <w:basedOn w:val="Normal"/>
    <w:rsid w:val="009D564E"/>
    <w:pPr>
      <w:spacing w:line="360" w:lineRule="auto"/>
      <w:ind w:firstLine="709"/>
      <w:jc w:val="both"/>
    </w:pPr>
  </w:style>
  <w:style w:type="paragraph" w:customStyle="1" w:styleId="TezMetni10Satr">
    <w:name w:val="Tez Metni_1.0 Satır"/>
    <w:rsid w:val="009D564E"/>
    <w:pPr>
      <w:ind w:firstLine="709"/>
      <w:jc w:val="both"/>
    </w:pPr>
    <w:rPr>
      <w:rFonts w:ascii="Times New Roman" w:eastAsia="Times New Roman" w:hAnsi="Times New Roman" w:cs="Times New Roman"/>
      <w:lang w:val="tr-TR" w:eastAsia="tr-TR"/>
    </w:rPr>
  </w:style>
  <w:style w:type="paragraph" w:customStyle="1" w:styleId="ekil">
    <w:name w:val="Şekil"/>
    <w:next w:val="ekilAklamas"/>
    <w:rsid w:val="009D564E"/>
    <w:pPr>
      <w:jc w:val="center"/>
    </w:pPr>
    <w:rPr>
      <w:rFonts w:ascii="Times New Roman" w:eastAsia="Times New Roman" w:hAnsi="Times New Roman" w:cs="Times New Roman"/>
      <w:lang w:val="tr-TR" w:eastAsia="tr-TR"/>
    </w:rPr>
  </w:style>
  <w:style w:type="paragraph" w:customStyle="1" w:styleId="ekilAklamas">
    <w:name w:val="Şekil Açıklaması"/>
    <w:next w:val="TezMetni15Satr"/>
    <w:rsid w:val="009D564E"/>
    <w:pPr>
      <w:jc w:val="center"/>
    </w:pPr>
    <w:rPr>
      <w:rFonts w:ascii="Times New Roman" w:eastAsia="Times New Roman" w:hAnsi="Times New Roman" w:cs="Times New Roman"/>
      <w:sz w:val="20"/>
      <w:lang w:val="tr-TR" w:eastAsia="tr-TR"/>
    </w:rPr>
  </w:style>
  <w:style w:type="paragraph" w:customStyle="1" w:styleId="izelgeAklamas">
    <w:name w:val="Çizelge Açıklaması"/>
    <w:rsid w:val="009D564E"/>
    <w:pPr>
      <w:jc w:val="center"/>
    </w:pPr>
    <w:rPr>
      <w:rFonts w:ascii="Times New Roman" w:eastAsia="Times New Roman" w:hAnsi="Times New Roman" w:cs="Times New Roman"/>
      <w:sz w:val="20"/>
      <w:lang w:val="tr-TR" w:eastAsia="tr-TR"/>
    </w:rPr>
  </w:style>
  <w:style w:type="paragraph" w:customStyle="1" w:styleId="izelgeiSoldan">
    <w:name w:val="Çizelge İçi Soldan"/>
    <w:rsid w:val="009D564E"/>
    <w:rPr>
      <w:rFonts w:ascii="Times New Roman" w:eastAsia="Times New Roman" w:hAnsi="Times New Roman" w:cs="Times New Roman"/>
      <w:sz w:val="20"/>
      <w:lang w:val="tr-TR" w:eastAsia="tr-TR"/>
    </w:rPr>
  </w:style>
  <w:style w:type="paragraph" w:customStyle="1" w:styleId="izelgeiOatadan">
    <w:name w:val="Çizelge İçi Oatadan"/>
    <w:rsid w:val="009D564E"/>
    <w:pPr>
      <w:jc w:val="center"/>
    </w:pPr>
    <w:rPr>
      <w:rFonts w:ascii="Times New Roman" w:eastAsia="Times New Roman" w:hAnsi="Times New Roman" w:cs="Times New Roman"/>
      <w:sz w:val="20"/>
      <w:lang w:val="tr-TR" w:eastAsia="tr-TR"/>
    </w:rPr>
  </w:style>
  <w:style w:type="paragraph" w:customStyle="1" w:styleId="Dipnot">
    <w:name w:val="Dipnot"/>
    <w:next w:val="TezMetni15Satr"/>
    <w:rsid w:val="009D564E"/>
    <w:rPr>
      <w:rFonts w:ascii="Times New Roman" w:eastAsia="Times New Roman" w:hAnsi="Times New Roman" w:cs="Times New Roman"/>
      <w:sz w:val="20"/>
      <w:lang w:val="tr-TR" w:eastAsia="tr-TR"/>
    </w:rPr>
  </w:style>
  <w:style w:type="paragraph" w:customStyle="1" w:styleId="KaynaklarListesi">
    <w:name w:val="Kaynaklar Listesi"/>
    <w:rsid w:val="009D564E"/>
    <w:pPr>
      <w:ind w:left="567" w:hanging="567"/>
      <w:jc w:val="both"/>
    </w:pPr>
    <w:rPr>
      <w:rFonts w:ascii="Times New Roman" w:eastAsia="Times New Roman" w:hAnsi="Times New Roman" w:cs="Times New Roman"/>
      <w:lang w:val="tr-TR" w:eastAsia="tr-TR"/>
    </w:rPr>
  </w:style>
  <w:style w:type="paragraph" w:styleId="T1">
    <w:name w:val="toc 1"/>
    <w:basedOn w:val="Normal"/>
    <w:next w:val="Normal"/>
    <w:autoRedefine/>
    <w:uiPriority w:val="39"/>
    <w:rsid w:val="009D564E"/>
    <w:pPr>
      <w:tabs>
        <w:tab w:val="right" w:leader="dot" w:pos="8493"/>
      </w:tabs>
      <w:spacing w:before="240" w:after="240"/>
    </w:pPr>
    <w:rPr>
      <w:b/>
      <w:noProof/>
    </w:rPr>
  </w:style>
  <w:style w:type="character" w:styleId="Kpr">
    <w:name w:val="Hyperlink"/>
    <w:basedOn w:val="VarsaylanParagrafYazTipi"/>
    <w:uiPriority w:val="99"/>
    <w:rsid w:val="009D564E"/>
    <w:rPr>
      <w:color w:val="0000FF"/>
      <w:u w:val="single"/>
    </w:rPr>
  </w:style>
  <w:style w:type="paragraph" w:styleId="T2">
    <w:name w:val="toc 2"/>
    <w:basedOn w:val="Normal"/>
    <w:next w:val="Normal"/>
    <w:autoRedefine/>
    <w:uiPriority w:val="39"/>
    <w:rsid w:val="009D564E"/>
    <w:pPr>
      <w:ind w:left="240"/>
    </w:pPr>
  </w:style>
  <w:style w:type="paragraph" w:styleId="T3">
    <w:name w:val="toc 3"/>
    <w:basedOn w:val="Normal"/>
    <w:next w:val="Normal"/>
    <w:autoRedefine/>
    <w:uiPriority w:val="39"/>
    <w:rsid w:val="009D564E"/>
    <w:pPr>
      <w:ind w:left="480"/>
    </w:pPr>
  </w:style>
  <w:style w:type="paragraph" w:customStyle="1" w:styleId="Balk1derece">
    <w:name w:val="Başlık 1. derece"/>
    <w:next w:val="TezMetni15Satr"/>
    <w:rsid w:val="009D564E"/>
    <w:pPr>
      <w:spacing w:line="360" w:lineRule="auto"/>
      <w:outlineLvl w:val="0"/>
    </w:pPr>
    <w:rPr>
      <w:rFonts w:ascii="Times New Roman" w:eastAsia="Times New Roman" w:hAnsi="Times New Roman" w:cs="Times New Roman"/>
      <w:b/>
      <w:lang w:val="tr-TR" w:eastAsia="tr-TR"/>
    </w:rPr>
  </w:style>
  <w:style w:type="paragraph" w:customStyle="1" w:styleId="Balk2derece">
    <w:name w:val="Başlık 2. derece"/>
    <w:next w:val="TezMetni15Satr"/>
    <w:rsid w:val="009D564E"/>
    <w:pPr>
      <w:spacing w:line="360" w:lineRule="auto"/>
      <w:outlineLvl w:val="1"/>
    </w:pPr>
    <w:rPr>
      <w:rFonts w:ascii="Times New Roman" w:eastAsia="Times New Roman" w:hAnsi="Times New Roman" w:cs="Times New Roman"/>
      <w:b/>
      <w:lang w:val="tr-TR" w:eastAsia="tr-TR"/>
    </w:rPr>
  </w:style>
  <w:style w:type="paragraph" w:customStyle="1" w:styleId="Balk3derece">
    <w:name w:val="Başlık 3. derece"/>
    <w:basedOn w:val="TezMetni10Satr"/>
    <w:rsid w:val="009D564E"/>
    <w:pPr>
      <w:spacing w:line="360" w:lineRule="auto"/>
      <w:ind w:firstLine="0"/>
      <w:jc w:val="left"/>
      <w:outlineLvl w:val="2"/>
    </w:pPr>
    <w:rPr>
      <w:b/>
    </w:rPr>
  </w:style>
  <w:style w:type="paragraph" w:customStyle="1" w:styleId="Balk4derece">
    <w:name w:val="Başlık 4. derece"/>
    <w:next w:val="TezMetni15Satr"/>
    <w:rsid w:val="009D564E"/>
    <w:pPr>
      <w:spacing w:line="360" w:lineRule="auto"/>
      <w:outlineLvl w:val="3"/>
    </w:pPr>
    <w:rPr>
      <w:rFonts w:ascii="Times New Roman" w:eastAsia="Times New Roman" w:hAnsi="Times New Roman" w:cs="Times New Roman"/>
      <w:b/>
      <w:lang w:val="tr-TR" w:eastAsia="tr-TR"/>
    </w:rPr>
  </w:style>
  <w:style w:type="character" w:customStyle="1" w:styleId="Balk3Char">
    <w:name w:val="Başlık 3 Char"/>
    <w:basedOn w:val="VarsaylanParagrafYazTipi"/>
    <w:link w:val="Balk3"/>
    <w:uiPriority w:val="9"/>
    <w:rsid w:val="0037211D"/>
    <w:rPr>
      <w:rFonts w:ascii="Times New Roman" w:eastAsiaTheme="majorEastAsia" w:hAnsi="Times New Roman" w:cstheme="majorBidi"/>
      <w:b/>
      <w:lang w:val="tr-TR" w:eastAsia="tr-TR"/>
    </w:rPr>
  </w:style>
  <w:style w:type="paragraph" w:styleId="BalonMetni">
    <w:name w:val="Balloon Text"/>
    <w:basedOn w:val="Normal"/>
    <w:link w:val="BalonMetniChar"/>
    <w:uiPriority w:val="99"/>
    <w:semiHidden/>
    <w:unhideWhenUsed/>
    <w:rsid w:val="00C80116"/>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80116"/>
    <w:rPr>
      <w:rFonts w:ascii="Segoe UI" w:eastAsia="Times New Roman" w:hAnsi="Segoe UI" w:cs="Segoe UI"/>
      <w:sz w:val="18"/>
      <w:szCs w:val="18"/>
      <w:lang w:val="tr-TR" w:eastAsia="tr-TR"/>
    </w:rPr>
  </w:style>
  <w:style w:type="character" w:customStyle="1" w:styleId="Balk4Char">
    <w:name w:val="Başlık 4 Char"/>
    <w:basedOn w:val="VarsaylanParagrafYazTipi"/>
    <w:link w:val="Balk4"/>
    <w:uiPriority w:val="9"/>
    <w:rsid w:val="0037211D"/>
    <w:rPr>
      <w:rFonts w:ascii="Times New Roman" w:eastAsiaTheme="majorEastAsia" w:hAnsi="Times New Roman" w:cstheme="majorBidi"/>
      <w:b/>
      <w:i/>
      <w:iCs/>
      <w:lang w:val="tr-TR" w:eastAsia="tr-TR"/>
    </w:rPr>
  </w:style>
  <w:style w:type="paragraph" w:styleId="NormalWeb">
    <w:name w:val="Normal (Web)"/>
    <w:basedOn w:val="Normal"/>
    <w:uiPriority w:val="99"/>
    <w:semiHidden/>
    <w:unhideWhenUsed/>
    <w:rsid w:val="005E6BA3"/>
    <w:pPr>
      <w:spacing w:before="100" w:beforeAutospacing="1" w:after="100" w:afterAutospacing="1"/>
    </w:pPr>
  </w:style>
  <w:style w:type="character" w:styleId="zmlenmeyenBahsetme">
    <w:name w:val="Unresolved Mention"/>
    <w:basedOn w:val="VarsaylanParagrafYazTipi"/>
    <w:uiPriority w:val="99"/>
    <w:semiHidden/>
    <w:unhideWhenUsed/>
    <w:rsid w:val="002009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1653022">
      <w:bodyDiv w:val="1"/>
      <w:marLeft w:val="0"/>
      <w:marRight w:val="0"/>
      <w:marTop w:val="0"/>
      <w:marBottom w:val="0"/>
      <w:divBdr>
        <w:top w:val="none" w:sz="0" w:space="0" w:color="auto"/>
        <w:left w:val="none" w:sz="0" w:space="0" w:color="auto"/>
        <w:bottom w:val="none" w:sz="0" w:space="0" w:color="auto"/>
        <w:right w:val="none" w:sz="0" w:space="0" w:color="auto"/>
      </w:divBdr>
    </w:div>
    <w:div w:id="19964892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5E2600F4-DD9E-49C2-8D87-B89A01C49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30</Pages>
  <Words>2974</Words>
  <Characters>16954</Characters>
  <Application>Microsoft Office Word</Application>
  <DocSecurity>0</DocSecurity>
  <Lines>141</Lines>
  <Paragraphs>39</Paragraphs>
  <ScaleCrop>false</ScaleCrop>
  <HeadingPairs>
    <vt:vector size="6" baseType="variant">
      <vt:variant>
        <vt:lpstr>Konu Başlığı</vt:lpstr>
      </vt:variant>
      <vt:variant>
        <vt:i4>1</vt:i4>
      </vt:variant>
      <vt:variant>
        <vt:lpstr>Title</vt:lpstr>
      </vt:variant>
      <vt:variant>
        <vt:i4>1</vt:i4>
      </vt:variant>
      <vt:variant>
        <vt:lpstr>Headings</vt:lpstr>
      </vt:variant>
      <vt:variant>
        <vt:i4>21</vt:i4>
      </vt:variant>
    </vt:vector>
  </HeadingPairs>
  <TitlesOfParts>
    <vt:vector size="23" baseType="lpstr">
      <vt:lpstr/>
      <vt:lpstr/>
      <vt:lpstr/>
      <vt:lpstr>ÖZET</vt:lpstr>
      <vt:lpstr>İÇİNDEKİLER</vt:lpstr>
      <vt:lpstr>SİMGELER VE KISALTMALAR</vt:lpstr>
      <vt:lpstr>1. GİRİŞ</vt:lpstr>
      <vt:lpstr>    1.1. Birinci Bölüm İkinci Derece Başlık</vt:lpstr>
      <vt:lpstr>        1.1.1. Birinci bölüm üçüncü derece başlık</vt:lpstr>
      <vt:lpstr/>
      <vt:lpstr>2. KAYNAK ARAŞTIRMASI</vt:lpstr>
      <vt:lpstr>    2.1. İkinci Bölüm İkinci Derece Başlık</vt:lpstr>
      <vt:lpstr>        2.1.1. İkinci bölüm üçüncü derece başlık</vt:lpstr>
      <vt:lpstr>3. MATERYAL VE YÖNTEM</vt:lpstr>
      <vt:lpstr>    3.1. Üçüncü Bölüm İkinci Derece Başlık</vt:lpstr>
      <vt:lpstr>        3.1.1. Üçüncü bölüm üçüncü derece başlık</vt:lpstr>
      <vt:lpstr>4. ARAŞTIRMA SONUÇLARI VE TARTIŞMA</vt:lpstr>
      <vt:lpstr>    /4.1. Dördüncü Bölüm İkinci Derece Başlık</vt:lpstr>
      <vt:lpstr>        4.1.1. Dördüncü bölüm üçüncü derece başlık</vt:lpstr>
      <vt:lpstr>5. SONUÇLAR VE ÖNERİLER</vt:lpstr>
      <vt:lpstr>    5.1 Sonuçlar</vt:lpstr>
      <vt:lpstr>    5.2 Öneriler</vt:lpstr>
      <vt:lpstr>KAYNAKLAR</vt:lpstr>
    </vt:vector>
  </TitlesOfParts>
  <Company>Hewlett-Packard</Company>
  <LinksUpToDate>false</LinksUpToDate>
  <CharactersWithSpaces>1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r seker</dc:creator>
  <cp:keywords/>
  <dc:description/>
  <cp:lastModifiedBy>TANER TOPÇUOĞLU</cp:lastModifiedBy>
  <cp:revision>14</cp:revision>
  <cp:lastPrinted>2024-05-23T11:37:00Z</cp:lastPrinted>
  <dcterms:created xsi:type="dcterms:W3CDTF">2024-05-23T00:54:00Z</dcterms:created>
  <dcterms:modified xsi:type="dcterms:W3CDTF">2024-06-0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c0becb-0d00-3fe0-879e-98fd51e5b4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